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0EF4A" w14:textId="77777777" w:rsidR="00AA4D81" w:rsidRPr="006766FA" w:rsidRDefault="00AA4D81" w:rsidP="00E56B41">
      <w:pPr>
        <w:spacing w:line="360" w:lineRule="auto"/>
        <w:jc w:val="center"/>
        <w:rPr>
          <w:rFonts w:cs="Arial"/>
          <w:sz w:val="56"/>
          <w:szCs w:val="56"/>
        </w:rPr>
      </w:pPr>
    </w:p>
    <w:p w14:paraId="21AF6817" w14:textId="77777777" w:rsidR="00AA4D81" w:rsidRPr="006766FA" w:rsidRDefault="00AA4D81" w:rsidP="00E56B41">
      <w:pPr>
        <w:spacing w:line="360" w:lineRule="auto"/>
        <w:jc w:val="center"/>
        <w:rPr>
          <w:rFonts w:cs="Arial"/>
          <w:sz w:val="56"/>
          <w:szCs w:val="56"/>
        </w:rPr>
      </w:pPr>
    </w:p>
    <w:p w14:paraId="60DD8C7B" w14:textId="77777777" w:rsidR="00AA4D81" w:rsidRPr="006766FA" w:rsidRDefault="00AA4D81" w:rsidP="00E56B41">
      <w:pPr>
        <w:spacing w:line="360" w:lineRule="auto"/>
        <w:jc w:val="center"/>
        <w:rPr>
          <w:rFonts w:cs="Arial"/>
          <w:sz w:val="56"/>
          <w:szCs w:val="56"/>
        </w:rPr>
      </w:pPr>
    </w:p>
    <w:p w14:paraId="2CB677C4" w14:textId="77777777" w:rsidR="00AA4D81" w:rsidRPr="006766FA" w:rsidRDefault="00AA4D81" w:rsidP="00E56B41">
      <w:pPr>
        <w:spacing w:line="360" w:lineRule="auto"/>
        <w:jc w:val="center"/>
        <w:rPr>
          <w:rFonts w:cs="Arial"/>
          <w:sz w:val="56"/>
          <w:szCs w:val="56"/>
        </w:rPr>
      </w:pPr>
    </w:p>
    <w:p w14:paraId="570DE646" w14:textId="77777777" w:rsidR="00AA4D81" w:rsidRPr="006766FA" w:rsidRDefault="00AA4D81" w:rsidP="00E56B41">
      <w:pPr>
        <w:spacing w:line="360" w:lineRule="auto"/>
        <w:jc w:val="center"/>
        <w:rPr>
          <w:rFonts w:cs="Arial"/>
          <w:sz w:val="56"/>
          <w:szCs w:val="56"/>
        </w:rPr>
      </w:pPr>
    </w:p>
    <w:p w14:paraId="1F086731" w14:textId="77777777" w:rsidR="00AA4D81" w:rsidRPr="006766FA" w:rsidRDefault="00AA4D81" w:rsidP="00E56B41">
      <w:pPr>
        <w:spacing w:line="360" w:lineRule="auto"/>
        <w:jc w:val="center"/>
        <w:rPr>
          <w:rFonts w:cs="Arial"/>
          <w:sz w:val="56"/>
          <w:szCs w:val="56"/>
        </w:rPr>
      </w:pPr>
    </w:p>
    <w:p w14:paraId="3072893B" w14:textId="206B7C6C" w:rsidR="0006763F" w:rsidRPr="006766FA" w:rsidRDefault="00AA4D81" w:rsidP="00E56B41">
      <w:pPr>
        <w:spacing w:line="360" w:lineRule="auto"/>
        <w:jc w:val="center"/>
        <w:rPr>
          <w:rFonts w:cs="Arial"/>
          <w:sz w:val="56"/>
          <w:szCs w:val="56"/>
        </w:rPr>
      </w:pPr>
      <w:r w:rsidRPr="006766FA">
        <w:rPr>
          <w:rFonts w:cs="Arial"/>
          <w:sz w:val="56"/>
          <w:szCs w:val="56"/>
        </w:rPr>
        <w:t>Butlerbird</w:t>
      </w:r>
    </w:p>
    <w:p w14:paraId="569108DC" w14:textId="150DC0A8" w:rsidR="00AA4D81" w:rsidRPr="006766FA" w:rsidRDefault="00AA4D81" w:rsidP="00E56B41">
      <w:pPr>
        <w:spacing w:line="360" w:lineRule="auto"/>
        <w:jc w:val="center"/>
        <w:rPr>
          <w:rFonts w:cs="Arial"/>
          <w:sz w:val="56"/>
          <w:szCs w:val="56"/>
        </w:rPr>
      </w:pPr>
    </w:p>
    <w:p w14:paraId="4BA4B39D" w14:textId="088B6BED" w:rsidR="00AA4D81" w:rsidRPr="006766FA" w:rsidRDefault="00AA4D81" w:rsidP="00E56B41">
      <w:pPr>
        <w:spacing w:line="360" w:lineRule="auto"/>
        <w:jc w:val="center"/>
        <w:rPr>
          <w:rFonts w:cs="Arial"/>
          <w:sz w:val="56"/>
          <w:szCs w:val="56"/>
        </w:rPr>
      </w:pPr>
    </w:p>
    <w:p w14:paraId="67B80710" w14:textId="19F3D1D9" w:rsidR="00AA4D81" w:rsidRPr="006766FA" w:rsidRDefault="00AA4D81" w:rsidP="00E56B41">
      <w:pPr>
        <w:spacing w:line="360" w:lineRule="auto"/>
        <w:jc w:val="center"/>
        <w:rPr>
          <w:rFonts w:cs="Arial"/>
          <w:sz w:val="56"/>
          <w:szCs w:val="56"/>
        </w:rPr>
      </w:pPr>
    </w:p>
    <w:p w14:paraId="39C62DED" w14:textId="02DCAA81" w:rsidR="00AA4D81" w:rsidRPr="006766FA" w:rsidRDefault="00AA4D81" w:rsidP="00E56B41">
      <w:pPr>
        <w:spacing w:line="360" w:lineRule="auto"/>
        <w:jc w:val="center"/>
        <w:rPr>
          <w:rFonts w:cs="Arial"/>
          <w:sz w:val="56"/>
          <w:szCs w:val="56"/>
        </w:rPr>
      </w:pPr>
    </w:p>
    <w:p w14:paraId="6685BC53" w14:textId="3396B577" w:rsidR="00AA4D81" w:rsidRPr="006766FA" w:rsidRDefault="00AA4D81" w:rsidP="00E56B41">
      <w:pPr>
        <w:spacing w:line="360" w:lineRule="auto"/>
        <w:jc w:val="center"/>
        <w:rPr>
          <w:rFonts w:cs="Arial"/>
          <w:sz w:val="56"/>
          <w:szCs w:val="56"/>
        </w:rPr>
      </w:pPr>
    </w:p>
    <w:p w14:paraId="37BC63A2" w14:textId="514709AE" w:rsidR="00AA4D81" w:rsidRPr="006766FA" w:rsidRDefault="00AA4D81" w:rsidP="00E56B41">
      <w:pPr>
        <w:spacing w:line="360" w:lineRule="auto"/>
        <w:jc w:val="center"/>
        <w:rPr>
          <w:rFonts w:cs="Arial"/>
          <w:sz w:val="56"/>
          <w:szCs w:val="56"/>
        </w:rPr>
      </w:pPr>
    </w:p>
    <w:p w14:paraId="2D4B2B28" w14:textId="37C37A4B" w:rsidR="00AA4D81" w:rsidRPr="006766FA" w:rsidRDefault="00AA4D81" w:rsidP="00E56B41">
      <w:pPr>
        <w:spacing w:line="360" w:lineRule="auto"/>
        <w:jc w:val="center"/>
        <w:rPr>
          <w:rFonts w:cs="Arial"/>
          <w:sz w:val="56"/>
          <w:szCs w:val="56"/>
        </w:rPr>
      </w:pPr>
    </w:p>
    <w:p w14:paraId="61376423" w14:textId="25098B34" w:rsidR="00AA4D81" w:rsidRPr="006766FA" w:rsidRDefault="00AA4D81" w:rsidP="00E56B41">
      <w:pPr>
        <w:spacing w:line="360" w:lineRule="auto"/>
        <w:jc w:val="center"/>
        <w:rPr>
          <w:rFonts w:cs="Arial"/>
          <w:sz w:val="56"/>
          <w:szCs w:val="56"/>
        </w:rPr>
      </w:pPr>
    </w:p>
    <w:sdt>
      <w:sdtPr>
        <w:rPr>
          <w:rFonts w:ascii="Arial" w:eastAsiaTheme="minorHAnsi" w:hAnsi="Arial" w:cs="Arial"/>
          <w:color w:val="auto"/>
          <w:sz w:val="22"/>
          <w:szCs w:val="22"/>
          <w:lang w:eastAsia="en-US"/>
        </w:rPr>
        <w:id w:val="-1906897545"/>
        <w:docPartObj>
          <w:docPartGallery w:val="Table of Contents"/>
          <w:docPartUnique/>
        </w:docPartObj>
      </w:sdtPr>
      <w:sdtEndPr>
        <w:rPr>
          <w:b/>
          <w:bCs/>
        </w:rPr>
      </w:sdtEndPr>
      <w:sdtContent>
        <w:p w14:paraId="5E14D45F" w14:textId="1B2428DB" w:rsidR="00AA4D81" w:rsidRPr="006766FA" w:rsidRDefault="00AA4D81" w:rsidP="00E56B41">
          <w:pPr>
            <w:pStyle w:val="Overskrift"/>
            <w:spacing w:line="360" w:lineRule="auto"/>
            <w:rPr>
              <w:rFonts w:ascii="Arial" w:hAnsi="Arial" w:cs="Arial"/>
            </w:rPr>
          </w:pPr>
          <w:r w:rsidRPr="006766FA">
            <w:rPr>
              <w:rFonts w:ascii="Arial" w:hAnsi="Arial" w:cs="Arial"/>
            </w:rPr>
            <w:t>Indhold</w:t>
          </w:r>
        </w:p>
        <w:p w14:paraId="08314E4B" w14:textId="2EF39EFD" w:rsidR="00A563C8" w:rsidRPr="006766FA" w:rsidRDefault="00AA4D81" w:rsidP="00E56B41">
          <w:pPr>
            <w:pStyle w:val="Indholdsfortegnelse1"/>
            <w:tabs>
              <w:tab w:val="right" w:leader="dot" w:pos="9628"/>
            </w:tabs>
            <w:spacing w:line="360" w:lineRule="auto"/>
            <w:rPr>
              <w:rFonts w:cs="Arial"/>
              <w:noProof/>
            </w:rPr>
          </w:pPr>
          <w:r w:rsidRPr="006766FA">
            <w:rPr>
              <w:rFonts w:cs="Arial"/>
            </w:rPr>
            <w:fldChar w:fldCharType="begin"/>
          </w:r>
          <w:r w:rsidRPr="006766FA">
            <w:rPr>
              <w:rFonts w:cs="Arial"/>
            </w:rPr>
            <w:instrText xml:space="preserve"> TOC \o "1-3" \h \z \u </w:instrText>
          </w:r>
          <w:r w:rsidRPr="006766FA">
            <w:rPr>
              <w:rFonts w:cs="Arial"/>
            </w:rPr>
            <w:fldChar w:fldCharType="separate"/>
          </w:r>
          <w:hyperlink w:anchor="_Toc87800954" w:history="1">
            <w:r w:rsidR="00A563C8" w:rsidRPr="006766FA">
              <w:rPr>
                <w:rStyle w:val="Hyperlink"/>
                <w:rFonts w:cs="Arial"/>
                <w:noProof/>
              </w:rPr>
              <w:t>Indledning</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4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66954B5E" w14:textId="0B7F881C" w:rsidR="00A563C8" w:rsidRPr="006766FA" w:rsidRDefault="00575CF2" w:rsidP="00E56B41">
          <w:pPr>
            <w:pStyle w:val="Indholdsfortegnelse2"/>
            <w:tabs>
              <w:tab w:val="right" w:leader="dot" w:pos="9628"/>
            </w:tabs>
            <w:spacing w:line="360" w:lineRule="auto"/>
            <w:rPr>
              <w:rFonts w:cs="Arial"/>
              <w:noProof/>
            </w:rPr>
          </w:pPr>
          <w:hyperlink w:anchor="_Toc87800955" w:history="1">
            <w:r w:rsidR="00A563C8" w:rsidRPr="006766FA">
              <w:rPr>
                <w:rStyle w:val="Hyperlink"/>
                <w:rFonts w:cs="Arial"/>
                <w:noProof/>
              </w:rPr>
              <w:t>Projekt og problembaggrund</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5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087930DD" w14:textId="27B091BD" w:rsidR="00A563C8" w:rsidRPr="006766FA" w:rsidRDefault="00575CF2" w:rsidP="00E56B41">
          <w:pPr>
            <w:pStyle w:val="Indholdsfortegnelse2"/>
            <w:tabs>
              <w:tab w:val="right" w:leader="dot" w:pos="9628"/>
            </w:tabs>
            <w:spacing w:line="360" w:lineRule="auto"/>
            <w:rPr>
              <w:rFonts w:cs="Arial"/>
              <w:noProof/>
            </w:rPr>
          </w:pPr>
          <w:hyperlink w:anchor="_Toc87800956" w:history="1">
            <w:r w:rsidR="00A563C8" w:rsidRPr="006766FA">
              <w:rPr>
                <w:rStyle w:val="Hyperlink"/>
                <w:rFonts w:cs="Arial"/>
                <w:noProof/>
              </w:rPr>
              <w:t>Problemformulering</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6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2C544E5A" w14:textId="23C5D460" w:rsidR="00A563C8" w:rsidRPr="006766FA" w:rsidRDefault="00575CF2" w:rsidP="00E56B41">
          <w:pPr>
            <w:pStyle w:val="Indholdsfortegnelse1"/>
            <w:tabs>
              <w:tab w:val="right" w:leader="dot" w:pos="9628"/>
            </w:tabs>
            <w:spacing w:line="360" w:lineRule="auto"/>
            <w:rPr>
              <w:rFonts w:cs="Arial"/>
              <w:noProof/>
            </w:rPr>
          </w:pPr>
          <w:hyperlink w:anchor="_Toc87800957" w:history="1">
            <w:r w:rsidR="00A563C8" w:rsidRPr="006766FA">
              <w:rPr>
                <w:rStyle w:val="Hyperlink"/>
                <w:rFonts w:cs="Arial"/>
                <w:noProof/>
              </w:rPr>
              <w:t>Afgrænsning</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7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394E91C9" w14:textId="1E4D1221" w:rsidR="00A563C8" w:rsidRPr="006766FA" w:rsidRDefault="00575CF2" w:rsidP="00E56B41">
          <w:pPr>
            <w:pStyle w:val="Indholdsfortegnelse1"/>
            <w:tabs>
              <w:tab w:val="right" w:leader="dot" w:pos="9628"/>
            </w:tabs>
            <w:spacing w:line="360" w:lineRule="auto"/>
            <w:rPr>
              <w:rFonts w:cs="Arial"/>
              <w:noProof/>
            </w:rPr>
          </w:pPr>
          <w:hyperlink w:anchor="_Toc87800958" w:history="1">
            <w:r w:rsidR="00A563C8" w:rsidRPr="006766FA">
              <w:rPr>
                <w:rStyle w:val="Hyperlink"/>
                <w:rFonts w:cs="Arial"/>
                <w:noProof/>
              </w:rPr>
              <w:t>Metode</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8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163BA39D" w14:textId="6416AF88" w:rsidR="00A563C8" w:rsidRPr="006766FA" w:rsidRDefault="00575CF2" w:rsidP="00E56B41">
          <w:pPr>
            <w:pStyle w:val="Indholdsfortegnelse1"/>
            <w:tabs>
              <w:tab w:val="right" w:leader="dot" w:pos="9628"/>
            </w:tabs>
            <w:spacing w:line="360" w:lineRule="auto"/>
            <w:rPr>
              <w:rFonts w:cs="Arial"/>
              <w:noProof/>
            </w:rPr>
          </w:pPr>
          <w:hyperlink w:anchor="_Toc87800959" w:history="1">
            <w:r w:rsidR="00A563C8" w:rsidRPr="006766FA">
              <w:rPr>
                <w:rStyle w:val="Hyperlink"/>
                <w:rFonts w:cs="Arial"/>
                <w:noProof/>
              </w:rPr>
              <w:t>Analyse</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59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3</w:t>
            </w:r>
            <w:r w:rsidR="00A563C8" w:rsidRPr="006766FA">
              <w:rPr>
                <w:rFonts w:cs="Arial"/>
                <w:noProof/>
                <w:webHidden/>
              </w:rPr>
              <w:fldChar w:fldCharType="end"/>
            </w:r>
          </w:hyperlink>
        </w:p>
        <w:p w14:paraId="09007E7A" w14:textId="48DE5667" w:rsidR="00A563C8" w:rsidRPr="006766FA" w:rsidRDefault="00575CF2" w:rsidP="00E56B41">
          <w:pPr>
            <w:pStyle w:val="Indholdsfortegnelse1"/>
            <w:tabs>
              <w:tab w:val="right" w:leader="dot" w:pos="9628"/>
            </w:tabs>
            <w:spacing w:line="360" w:lineRule="auto"/>
            <w:rPr>
              <w:rFonts w:cs="Arial"/>
              <w:noProof/>
            </w:rPr>
          </w:pPr>
          <w:hyperlink w:anchor="_Toc87800960" w:history="1">
            <w:r w:rsidR="00A563C8" w:rsidRPr="006766FA">
              <w:rPr>
                <w:rStyle w:val="Hyperlink"/>
                <w:rFonts w:cs="Arial"/>
                <w:noProof/>
              </w:rPr>
              <w:t>Konstruktion</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60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4</w:t>
            </w:r>
            <w:r w:rsidR="00A563C8" w:rsidRPr="006766FA">
              <w:rPr>
                <w:rFonts w:cs="Arial"/>
                <w:noProof/>
                <w:webHidden/>
              </w:rPr>
              <w:fldChar w:fldCharType="end"/>
            </w:r>
          </w:hyperlink>
        </w:p>
        <w:p w14:paraId="7300C9E3" w14:textId="097E0586" w:rsidR="00A563C8" w:rsidRPr="006766FA" w:rsidRDefault="00575CF2" w:rsidP="00E56B41">
          <w:pPr>
            <w:pStyle w:val="Indholdsfortegnelse1"/>
            <w:tabs>
              <w:tab w:val="right" w:leader="dot" w:pos="9628"/>
            </w:tabs>
            <w:spacing w:line="360" w:lineRule="auto"/>
            <w:rPr>
              <w:rFonts w:cs="Arial"/>
              <w:noProof/>
            </w:rPr>
          </w:pPr>
          <w:hyperlink w:anchor="_Toc87800961" w:history="1">
            <w:r w:rsidR="00A563C8" w:rsidRPr="006766FA">
              <w:rPr>
                <w:rStyle w:val="Hyperlink"/>
                <w:rFonts w:cs="Arial"/>
                <w:noProof/>
              </w:rPr>
              <w:t>Konklusion</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61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4</w:t>
            </w:r>
            <w:r w:rsidR="00A563C8" w:rsidRPr="006766FA">
              <w:rPr>
                <w:rFonts w:cs="Arial"/>
                <w:noProof/>
                <w:webHidden/>
              </w:rPr>
              <w:fldChar w:fldCharType="end"/>
            </w:r>
          </w:hyperlink>
        </w:p>
        <w:p w14:paraId="004DF2D1" w14:textId="707312E0" w:rsidR="00A563C8" w:rsidRPr="006766FA" w:rsidRDefault="00575CF2" w:rsidP="00E56B41">
          <w:pPr>
            <w:pStyle w:val="Indholdsfortegnelse1"/>
            <w:tabs>
              <w:tab w:val="right" w:leader="dot" w:pos="9628"/>
            </w:tabs>
            <w:spacing w:line="360" w:lineRule="auto"/>
            <w:rPr>
              <w:rFonts w:cs="Arial"/>
              <w:noProof/>
            </w:rPr>
          </w:pPr>
          <w:hyperlink w:anchor="_Toc87800962" w:history="1">
            <w:r w:rsidR="00A563C8" w:rsidRPr="006766FA">
              <w:rPr>
                <w:rStyle w:val="Hyperlink"/>
                <w:rFonts w:cs="Arial"/>
                <w:noProof/>
              </w:rPr>
              <w:t>Litteraturliste</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62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4</w:t>
            </w:r>
            <w:r w:rsidR="00A563C8" w:rsidRPr="006766FA">
              <w:rPr>
                <w:rFonts w:cs="Arial"/>
                <w:noProof/>
                <w:webHidden/>
              </w:rPr>
              <w:fldChar w:fldCharType="end"/>
            </w:r>
          </w:hyperlink>
        </w:p>
        <w:p w14:paraId="4968FE63" w14:textId="76484BB5" w:rsidR="00A563C8" w:rsidRPr="006766FA" w:rsidRDefault="00575CF2" w:rsidP="00E56B41">
          <w:pPr>
            <w:pStyle w:val="Indholdsfortegnelse1"/>
            <w:tabs>
              <w:tab w:val="right" w:leader="dot" w:pos="9628"/>
            </w:tabs>
            <w:spacing w:line="360" w:lineRule="auto"/>
            <w:rPr>
              <w:rFonts w:cs="Arial"/>
              <w:noProof/>
            </w:rPr>
          </w:pPr>
          <w:hyperlink w:anchor="_Toc87800963" w:history="1">
            <w:r w:rsidR="00A563C8" w:rsidRPr="006766FA">
              <w:rPr>
                <w:rStyle w:val="Hyperlink"/>
                <w:rFonts w:cs="Arial"/>
                <w:noProof/>
              </w:rPr>
              <w:t>Bilag</w:t>
            </w:r>
            <w:r w:rsidR="00A563C8" w:rsidRPr="006766FA">
              <w:rPr>
                <w:rFonts w:cs="Arial"/>
                <w:noProof/>
                <w:webHidden/>
              </w:rPr>
              <w:tab/>
            </w:r>
            <w:r w:rsidR="00A563C8" w:rsidRPr="006766FA">
              <w:rPr>
                <w:rFonts w:cs="Arial"/>
                <w:noProof/>
                <w:webHidden/>
              </w:rPr>
              <w:fldChar w:fldCharType="begin"/>
            </w:r>
            <w:r w:rsidR="00A563C8" w:rsidRPr="006766FA">
              <w:rPr>
                <w:rFonts w:cs="Arial"/>
                <w:noProof/>
                <w:webHidden/>
              </w:rPr>
              <w:instrText xml:space="preserve"> PAGEREF _Toc87800963 \h </w:instrText>
            </w:r>
            <w:r w:rsidR="00A563C8" w:rsidRPr="006766FA">
              <w:rPr>
                <w:rFonts w:cs="Arial"/>
                <w:noProof/>
                <w:webHidden/>
              </w:rPr>
            </w:r>
            <w:r w:rsidR="00A563C8" w:rsidRPr="006766FA">
              <w:rPr>
                <w:rFonts w:cs="Arial"/>
                <w:noProof/>
                <w:webHidden/>
              </w:rPr>
              <w:fldChar w:fldCharType="separate"/>
            </w:r>
            <w:r w:rsidR="00A563C8" w:rsidRPr="006766FA">
              <w:rPr>
                <w:rFonts w:cs="Arial"/>
                <w:noProof/>
                <w:webHidden/>
              </w:rPr>
              <w:t>4</w:t>
            </w:r>
            <w:r w:rsidR="00A563C8" w:rsidRPr="006766FA">
              <w:rPr>
                <w:rFonts w:cs="Arial"/>
                <w:noProof/>
                <w:webHidden/>
              </w:rPr>
              <w:fldChar w:fldCharType="end"/>
            </w:r>
          </w:hyperlink>
        </w:p>
        <w:p w14:paraId="60243540" w14:textId="5BF3FA3A" w:rsidR="00AA4D81" w:rsidRPr="006766FA" w:rsidRDefault="00AA4D81" w:rsidP="00E56B41">
          <w:pPr>
            <w:spacing w:line="360" w:lineRule="auto"/>
            <w:rPr>
              <w:rFonts w:cs="Arial"/>
            </w:rPr>
          </w:pPr>
          <w:r w:rsidRPr="006766FA">
            <w:rPr>
              <w:rFonts w:cs="Arial"/>
              <w:b/>
              <w:bCs/>
            </w:rPr>
            <w:fldChar w:fldCharType="end"/>
          </w:r>
        </w:p>
      </w:sdtContent>
    </w:sdt>
    <w:p w14:paraId="7A2E005C" w14:textId="72081874" w:rsidR="00AA4D81" w:rsidRPr="006766FA" w:rsidRDefault="00AA4D81" w:rsidP="00E56B41">
      <w:pPr>
        <w:spacing w:line="360" w:lineRule="auto"/>
        <w:rPr>
          <w:rFonts w:cs="Arial"/>
          <w:sz w:val="24"/>
          <w:szCs w:val="24"/>
        </w:rPr>
      </w:pPr>
    </w:p>
    <w:p w14:paraId="3B9F116D" w14:textId="606C6307" w:rsidR="00AA4D81" w:rsidRPr="006766FA" w:rsidRDefault="00AA4D81" w:rsidP="00E56B41">
      <w:pPr>
        <w:spacing w:line="360" w:lineRule="auto"/>
        <w:rPr>
          <w:rFonts w:cs="Arial"/>
          <w:sz w:val="24"/>
          <w:szCs w:val="24"/>
        </w:rPr>
      </w:pPr>
    </w:p>
    <w:p w14:paraId="391FFAFB" w14:textId="1AEC3731" w:rsidR="00AA4D81" w:rsidRPr="006766FA" w:rsidRDefault="00AA4D81" w:rsidP="00E56B41">
      <w:pPr>
        <w:spacing w:line="360" w:lineRule="auto"/>
        <w:rPr>
          <w:rFonts w:cs="Arial"/>
          <w:sz w:val="24"/>
          <w:szCs w:val="24"/>
        </w:rPr>
      </w:pPr>
    </w:p>
    <w:p w14:paraId="730E1BA1" w14:textId="7F46DE9A" w:rsidR="00AA4D81" w:rsidRPr="006766FA" w:rsidRDefault="00AA4D81" w:rsidP="00E56B41">
      <w:pPr>
        <w:spacing w:line="360" w:lineRule="auto"/>
        <w:rPr>
          <w:rFonts w:cs="Arial"/>
          <w:sz w:val="24"/>
          <w:szCs w:val="24"/>
        </w:rPr>
      </w:pPr>
    </w:p>
    <w:p w14:paraId="5CD6C888" w14:textId="36D7FCB9" w:rsidR="00AA4D81" w:rsidRPr="006766FA" w:rsidRDefault="00AA4D81" w:rsidP="00E56B41">
      <w:pPr>
        <w:spacing w:line="360" w:lineRule="auto"/>
        <w:rPr>
          <w:rFonts w:cs="Arial"/>
          <w:sz w:val="24"/>
          <w:szCs w:val="24"/>
        </w:rPr>
      </w:pPr>
    </w:p>
    <w:p w14:paraId="17070D97" w14:textId="04A11F2B" w:rsidR="00AA4D81" w:rsidRPr="006766FA" w:rsidRDefault="00AA4D81" w:rsidP="00E56B41">
      <w:pPr>
        <w:spacing w:line="360" w:lineRule="auto"/>
        <w:rPr>
          <w:rFonts w:cs="Arial"/>
          <w:sz w:val="24"/>
          <w:szCs w:val="24"/>
        </w:rPr>
      </w:pPr>
    </w:p>
    <w:p w14:paraId="0862F640" w14:textId="5E30B750" w:rsidR="00AA4D81" w:rsidRDefault="006766FA" w:rsidP="00E56B41">
      <w:pPr>
        <w:pStyle w:val="Overskrift1"/>
        <w:spacing w:line="360" w:lineRule="auto"/>
        <w:rPr>
          <w:rFonts w:ascii="Arial" w:hAnsi="Arial" w:cs="Arial"/>
        </w:rPr>
      </w:pPr>
      <w:bookmarkStart w:id="0" w:name="_Toc87800954"/>
      <w:r>
        <w:rPr>
          <w:rFonts w:ascii="Arial" w:hAnsi="Arial" w:cs="Arial"/>
        </w:rPr>
        <w:lastRenderedPageBreak/>
        <w:t xml:space="preserve">1. </w:t>
      </w:r>
      <w:r w:rsidR="00AA4D81" w:rsidRPr="006766FA">
        <w:rPr>
          <w:rFonts w:ascii="Arial" w:hAnsi="Arial" w:cs="Arial"/>
        </w:rPr>
        <w:t>Indledning</w:t>
      </w:r>
      <w:bookmarkEnd w:id="0"/>
    </w:p>
    <w:p w14:paraId="55C37A95" w14:textId="0FA757A5" w:rsidR="00580D54" w:rsidRDefault="00580D54" w:rsidP="00E56B41">
      <w:pPr>
        <w:spacing w:line="360" w:lineRule="auto"/>
        <w:rPr>
          <w:i/>
          <w:iCs/>
        </w:rPr>
      </w:pPr>
      <w:r>
        <w:t xml:space="preserve">Sun &amp; Safe var et mindre iværksætterfirma i Kolding. Grundlagt i 2016 med et fokus på hotelbranchen i over hele verden. </w:t>
      </w:r>
      <w:r w:rsidR="00620B9E">
        <w:t>Deres første produkt som de fik designet og produceret var deres Safety Base.</w:t>
      </w:r>
      <w:r w:rsidR="00056719">
        <w:t xml:space="preserve"> En luksuriøs smart parasolfod </w:t>
      </w:r>
      <w:r w:rsidR="00056719" w:rsidRPr="002B1D8A">
        <w:t xml:space="preserve">med forskellige funktioner. F.eks. plads til opbevaring til ens ejendele med trådløs lås. Gæster ville havde mulighed for at leje </w:t>
      </w:r>
      <w:r w:rsidR="007879D7">
        <w:t>Safety Basen</w:t>
      </w:r>
      <w:r w:rsidR="00056719" w:rsidRPr="002B1D8A">
        <w:t xml:space="preserve"> under deres ophold på hotellet. </w:t>
      </w:r>
      <w:r w:rsidR="00056719">
        <w:t xml:space="preserve">De </w:t>
      </w:r>
      <w:r w:rsidR="007879D7">
        <w:t xml:space="preserve">udviklede </w:t>
      </w:r>
      <w:r w:rsidR="00056719">
        <w:t xml:space="preserve">efterfølgende </w:t>
      </w:r>
      <w:r w:rsidR="007879D7">
        <w:t>de</w:t>
      </w:r>
      <w:r w:rsidR="00056719">
        <w:t xml:space="preserve"> et digitalt bookingsystem</w:t>
      </w:r>
      <w:r w:rsidR="007879D7">
        <w:t xml:space="preserve"> til hotellerne der ville give mulighed for deres gæster at booke en Safety Base. </w:t>
      </w:r>
      <w:r w:rsidR="00620B9E">
        <w:rPr>
          <w:i/>
          <w:iCs/>
        </w:rPr>
        <w:fldChar w:fldCharType="begin"/>
      </w:r>
      <w:r w:rsidR="00620B9E">
        <w:rPr>
          <w:i/>
          <w:iCs/>
        </w:rPr>
        <w:instrText xml:space="preserve"> ADDIN ZOTERO_ITEM CSL_CITATION {"citationID":"BfOfDBef","properties":{"formattedCitation":"(\\uc0\\u8216{}Safety Base\\uc0\\u8217{} n.d.)","plainCitation":"(‘Safety Base’ n.d.)","noteIndex":0},"citationItems":[{"id":96,"uris":["http://zotero.org/users/6045150/items/YRNY5HQ9"],"uri":["http://zotero.org/users/6045150/items/YRNY5HQ9"],"itemData":{"id":96,"type":"post-weblog","abstract":"Safety Base bruges som både bord og parasolfod til brug ved poolen, stranden eller cabanas. Udviklet i Danmark.","container-title":"Sun &amp; Safe","language":"da-DK","title":"Safety Base","URL":"https://sunandsafe.com/da/safety-base/","accessed":{"date-parts":[["2021",11,30]]}}}],"schema":"https://github.com/citation-style-language/schema/raw/master/csl-citation.json"} </w:instrText>
      </w:r>
      <w:r w:rsidR="00620B9E">
        <w:rPr>
          <w:i/>
          <w:iCs/>
        </w:rPr>
        <w:fldChar w:fldCharType="separate"/>
      </w:r>
      <w:r w:rsidR="00620B9E" w:rsidRPr="00620B9E">
        <w:rPr>
          <w:rFonts w:cs="Arial"/>
          <w:szCs w:val="24"/>
        </w:rPr>
        <w:t>(‘Safety Base’ n.d.)</w:t>
      </w:r>
      <w:r w:rsidR="00620B9E">
        <w:rPr>
          <w:i/>
          <w:iCs/>
        </w:rPr>
        <w:fldChar w:fldCharType="end"/>
      </w:r>
      <w:r w:rsidR="00620B9E" w:rsidRPr="00620B9E">
        <w:rPr>
          <w:i/>
          <w:iCs/>
        </w:rPr>
        <w:t xml:space="preserve"> </w:t>
      </w:r>
    </w:p>
    <w:p w14:paraId="21DA04D3" w14:textId="77777777" w:rsidR="00D94D12" w:rsidRDefault="00D94D12" w:rsidP="00E56B41">
      <w:pPr>
        <w:spacing w:line="360" w:lineRule="auto"/>
      </w:pPr>
    </w:p>
    <w:p w14:paraId="46856FF4" w14:textId="4885AC5B" w:rsidR="00B53591" w:rsidRDefault="00B53591" w:rsidP="00E56B41">
      <w:pPr>
        <w:spacing w:line="360" w:lineRule="auto"/>
      </w:pPr>
      <w:r>
        <w:t xml:space="preserve">Jeg startede i praktik hos Sun &amp; Safe d. 4. aug. 2021. </w:t>
      </w:r>
      <w:r w:rsidR="00DA21B8">
        <w:t xml:space="preserve">Sun &amp; Safe </w:t>
      </w:r>
      <w:r>
        <w:t>ønskede at</w:t>
      </w:r>
      <w:r w:rsidR="00DA21B8">
        <w:t xml:space="preserve"> udvikle en digital gæstehåndbog ved navn Butler Bird. </w:t>
      </w:r>
      <w:r>
        <w:t>De havde allerede fået tilbage en wireframe fra et web</w:t>
      </w:r>
      <w:r w:rsidR="001900B2">
        <w:t>-</w:t>
      </w:r>
      <w:r w:rsidR="001900B2" w:rsidRPr="001900B2">
        <w:t xml:space="preserve"> bureau </w:t>
      </w:r>
      <w:r w:rsidR="001900B2">
        <w:t xml:space="preserve">et </w:t>
      </w:r>
      <w:r w:rsidR="001900B2" w:rsidRPr="002B1D8A">
        <w:t>Kroatisk firma</w:t>
      </w:r>
      <w:r w:rsidR="001900B2">
        <w:t xml:space="preserve"> kaldet</w:t>
      </w:r>
      <w:r w:rsidR="001900B2" w:rsidRPr="002B1D8A">
        <w:t xml:space="preserve"> Zero Molecule</w:t>
      </w:r>
      <w:r w:rsidR="001900B2">
        <w:t xml:space="preserve">. Sun &amp; Safe var forholdsvis utilfreds med den så mig samt den anden praktikant skulle komme op med et bedre forslag. </w:t>
      </w:r>
    </w:p>
    <w:p w14:paraId="56E7BF8F" w14:textId="13ACA4A6" w:rsidR="00D94D12" w:rsidRDefault="001900B2" w:rsidP="00E56B41">
      <w:pPr>
        <w:spacing w:line="360" w:lineRule="auto"/>
      </w:pPr>
      <w:r>
        <w:t xml:space="preserve">Sun &amp; Safe havde </w:t>
      </w:r>
      <w:r w:rsidR="00CC12C5">
        <w:t xml:space="preserve">en lidt laissez faire holdning til hvordan vi gjorde det og hvordan vi udviklede appen. Deres eneste kriterier var at brugerne måtte ikke scrolle for meget, og designet skulle tage inspiration fra iPhones notifikations design på låseskærmen. Appen skulle indeholde informationer om hotellet, som hotellet selv kunne indsætte </w:t>
      </w:r>
      <w:r w:rsidR="0028627D">
        <w:t xml:space="preserve">i appen. Brugerne skulle desuden have mulighed for at se restauranter og aktiviteter i nærområdet af hotellet. </w:t>
      </w:r>
    </w:p>
    <w:p w14:paraId="15456091" w14:textId="77777777" w:rsidR="0090775A" w:rsidRDefault="0090775A" w:rsidP="00E56B41">
      <w:pPr>
        <w:spacing w:line="360" w:lineRule="auto"/>
      </w:pPr>
    </w:p>
    <w:p w14:paraId="31F01BCF" w14:textId="5AED108E" w:rsidR="00DA21B8" w:rsidRDefault="0090775A" w:rsidP="00E56B41">
      <w:pPr>
        <w:spacing w:line="360" w:lineRule="auto"/>
      </w:pPr>
      <w:r>
        <w:t xml:space="preserve">Vi nåede kun at designe appen så </w:t>
      </w:r>
      <w:r w:rsidR="00B53591">
        <w:t xml:space="preserve">Butler Bird blev aldrig færdig udviklet da firmaet desværre gik konkurs i midten af september. </w:t>
      </w:r>
    </w:p>
    <w:p w14:paraId="2ACACA7E" w14:textId="3389DE9F" w:rsidR="00580D54" w:rsidRDefault="00580D54" w:rsidP="00E56B41">
      <w:pPr>
        <w:spacing w:line="360" w:lineRule="auto"/>
      </w:pPr>
    </w:p>
    <w:p w14:paraId="4B2E47E9" w14:textId="2FB43168" w:rsidR="009F672E" w:rsidRDefault="009F672E" w:rsidP="00E56B41">
      <w:pPr>
        <w:spacing w:line="360" w:lineRule="auto"/>
      </w:pPr>
      <w:r>
        <w:t xml:space="preserve">I denne opgave vil jeg færdigudvikle Butler Bird… </w:t>
      </w:r>
    </w:p>
    <w:p w14:paraId="2FFEB1B6" w14:textId="353098C0" w:rsidR="00AA4D81" w:rsidRPr="006766FA" w:rsidRDefault="00AA4D81" w:rsidP="00E56B41">
      <w:pPr>
        <w:spacing w:line="360" w:lineRule="auto"/>
        <w:rPr>
          <w:rFonts w:cs="Arial"/>
        </w:rPr>
      </w:pPr>
    </w:p>
    <w:p w14:paraId="23678FA8" w14:textId="6638681E" w:rsidR="009F672E" w:rsidRDefault="00AA4D81" w:rsidP="00E56B41">
      <w:pPr>
        <w:pStyle w:val="Overskrift2"/>
        <w:numPr>
          <w:ilvl w:val="1"/>
          <w:numId w:val="2"/>
        </w:numPr>
        <w:spacing w:line="360" w:lineRule="auto"/>
        <w:rPr>
          <w:rFonts w:cs="Arial"/>
        </w:rPr>
      </w:pPr>
      <w:bookmarkStart w:id="1" w:name="_Toc87800956"/>
      <w:r w:rsidRPr="006766FA">
        <w:rPr>
          <w:rFonts w:cs="Arial"/>
        </w:rPr>
        <w:t>Problemformulering</w:t>
      </w:r>
      <w:bookmarkEnd w:id="1"/>
    </w:p>
    <w:p w14:paraId="1CFF38DE" w14:textId="77777777" w:rsidR="009F672E" w:rsidRPr="009F672E" w:rsidRDefault="009F672E" w:rsidP="00E56B41">
      <w:pPr>
        <w:spacing w:line="360" w:lineRule="auto"/>
      </w:pPr>
    </w:p>
    <w:p w14:paraId="7FC9B419" w14:textId="28236300" w:rsidR="00F7589D" w:rsidRPr="009F672E" w:rsidRDefault="00A563C8" w:rsidP="00E56B41">
      <w:pPr>
        <w:spacing w:line="360" w:lineRule="auto"/>
        <w:rPr>
          <w:rFonts w:cs="Arial"/>
        </w:rPr>
      </w:pPr>
      <w:r w:rsidRPr="009F672E">
        <w:rPr>
          <w:rFonts w:cs="Arial"/>
        </w:rPr>
        <w:t xml:space="preserve">Hvordan kan jeg lave en progressiv web app til hoteller, i form af en </w:t>
      </w:r>
      <w:r w:rsidR="00CF7E23">
        <w:rPr>
          <w:rFonts w:cs="Arial"/>
        </w:rPr>
        <w:t xml:space="preserve">brugervenlig </w:t>
      </w:r>
      <w:r w:rsidRPr="009F672E">
        <w:rPr>
          <w:rFonts w:cs="Arial"/>
        </w:rPr>
        <w:t>gæstehåndbog som er specifik til hotellet, hvor hotellets gæster kan se informationer om hotellet, restauranter og aktiviteter i nærområdet?</w:t>
      </w:r>
    </w:p>
    <w:p w14:paraId="7D2BA6AE" w14:textId="5DC54D99" w:rsidR="00F7589D" w:rsidRPr="00F7589D" w:rsidRDefault="00A563C8" w:rsidP="00E56B41">
      <w:pPr>
        <w:pStyle w:val="Listeafsnit"/>
        <w:numPr>
          <w:ilvl w:val="0"/>
          <w:numId w:val="1"/>
        </w:numPr>
        <w:spacing w:line="360" w:lineRule="auto"/>
        <w:ind w:left="1080"/>
        <w:rPr>
          <w:rFonts w:cs="Arial"/>
        </w:rPr>
      </w:pPr>
      <w:r w:rsidRPr="006766FA">
        <w:rPr>
          <w:rFonts w:cs="Arial"/>
        </w:rPr>
        <w:lastRenderedPageBreak/>
        <w:t>Hvordan kan man lave 2 applikationer, 1 til hotellerne til at opsætte deres side (Farver, logo, indhold). Samt 1 hvor gæstehåndbogen bliver vist til gæsterne?</w:t>
      </w:r>
    </w:p>
    <w:p w14:paraId="6E599164" w14:textId="77777777" w:rsidR="00F7589D" w:rsidRPr="00F7589D" w:rsidRDefault="00F7589D" w:rsidP="00E56B41">
      <w:pPr>
        <w:pStyle w:val="Listeafsnit"/>
        <w:spacing w:line="360" w:lineRule="auto"/>
        <w:ind w:left="1080"/>
        <w:rPr>
          <w:rFonts w:cs="Arial"/>
        </w:rPr>
      </w:pPr>
    </w:p>
    <w:p w14:paraId="57AE9A8F" w14:textId="3DD87F20" w:rsidR="00AA4D81" w:rsidRPr="006766FA" w:rsidRDefault="00A563C8" w:rsidP="00E56B41">
      <w:pPr>
        <w:pStyle w:val="Listeafsnit"/>
        <w:numPr>
          <w:ilvl w:val="0"/>
          <w:numId w:val="1"/>
        </w:numPr>
        <w:spacing w:line="360" w:lineRule="auto"/>
        <w:ind w:left="1080"/>
        <w:rPr>
          <w:rFonts w:cs="Arial"/>
        </w:rPr>
      </w:pPr>
      <w:r w:rsidRPr="006766FA">
        <w:rPr>
          <w:rFonts w:cs="Arial"/>
        </w:rPr>
        <w:t>Kan man integrere f.eks. bordbestilling på restauranter eller billetsalg til museer og teater i nærområdet?</w:t>
      </w:r>
    </w:p>
    <w:p w14:paraId="355EB01F" w14:textId="0C9766DD" w:rsidR="00AA4D81" w:rsidRPr="006766FA" w:rsidRDefault="00AA4D81" w:rsidP="00E56B41">
      <w:pPr>
        <w:spacing w:line="360" w:lineRule="auto"/>
        <w:rPr>
          <w:rFonts w:cs="Arial"/>
        </w:rPr>
      </w:pPr>
    </w:p>
    <w:p w14:paraId="2751D858" w14:textId="2B8AD13A" w:rsidR="00AA4D81" w:rsidRPr="006766FA" w:rsidRDefault="006766FA" w:rsidP="00E56B41">
      <w:pPr>
        <w:pStyle w:val="Overskrift1"/>
        <w:spacing w:line="360" w:lineRule="auto"/>
        <w:rPr>
          <w:rFonts w:ascii="Arial" w:hAnsi="Arial" w:cs="Arial"/>
        </w:rPr>
      </w:pPr>
      <w:bookmarkStart w:id="2" w:name="_Toc87800957"/>
      <w:r>
        <w:rPr>
          <w:rFonts w:ascii="Arial" w:hAnsi="Arial" w:cs="Arial"/>
        </w:rPr>
        <w:t xml:space="preserve">2. </w:t>
      </w:r>
      <w:r w:rsidR="00AA4D81" w:rsidRPr="006766FA">
        <w:rPr>
          <w:rFonts w:ascii="Arial" w:hAnsi="Arial" w:cs="Arial"/>
        </w:rPr>
        <w:t>Afgrænsning</w:t>
      </w:r>
      <w:bookmarkEnd w:id="2"/>
    </w:p>
    <w:p w14:paraId="5BC6FF8F" w14:textId="2F4D931B" w:rsidR="00AA4D81" w:rsidRDefault="00976F4B" w:rsidP="00E56B41">
      <w:pPr>
        <w:spacing w:line="360" w:lineRule="auto"/>
        <w:rPr>
          <w:rFonts w:cs="Arial"/>
        </w:rPr>
      </w:pPr>
      <w:r>
        <w:rPr>
          <w:rFonts w:cs="Arial"/>
        </w:rPr>
        <w:t>Da</w:t>
      </w:r>
      <w:r w:rsidR="00B873D9">
        <w:rPr>
          <w:rFonts w:cs="Arial"/>
        </w:rPr>
        <w:t xml:space="preserve"> tidsbegrænsningen for opgaven ikke er nok til at udvikle Butler Bird til sit endelige potentiale, kommer visse funktioner ikke til at være fuldkomment retvisende for hvordan de ville fungere i et produktionsmiljø. </w:t>
      </w:r>
      <w:r w:rsidR="001E2EE7">
        <w:rPr>
          <w:rFonts w:cs="Arial"/>
        </w:rPr>
        <w:t>……</w:t>
      </w:r>
    </w:p>
    <w:p w14:paraId="28BEA79A" w14:textId="713B4A94" w:rsidR="00976F4B" w:rsidRDefault="00311E02" w:rsidP="00E56B41">
      <w:pPr>
        <w:spacing w:line="360" w:lineRule="auto"/>
        <w:rPr>
          <w:rFonts w:cs="Arial"/>
        </w:rPr>
      </w:pPr>
      <w:r>
        <w:rPr>
          <w:rFonts w:cs="Arial"/>
        </w:rPr>
        <w:t xml:space="preserve">Nogle af de fravalgte funktioner </w:t>
      </w:r>
    </w:p>
    <w:p w14:paraId="14EE0E8D" w14:textId="0BB0E229" w:rsidR="00311E02" w:rsidRDefault="00311E02" w:rsidP="00E56B41">
      <w:pPr>
        <w:spacing w:line="360" w:lineRule="auto"/>
        <w:rPr>
          <w:rFonts w:cs="Arial"/>
        </w:rPr>
      </w:pPr>
    </w:p>
    <w:p w14:paraId="1BE0F572" w14:textId="77777777" w:rsidR="00311E02" w:rsidRPr="006766FA" w:rsidRDefault="00311E02" w:rsidP="00E56B41">
      <w:pPr>
        <w:spacing w:line="360" w:lineRule="auto"/>
        <w:rPr>
          <w:rFonts w:cs="Arial"/>
        </w:rPr>
      </w:pPr>
    </w:p>
    <w:p w14:paraId="47043FC2" w14:textId="07895B4A" w:rsidR="00AA4D81" w:rsidRPr="006766FA" w:rsidRDefault="006766FA" w:rsidP="00E56B41">
      <w:pPr>
        <w:pStyle w:val="Overskrift1"/>
        <w:spacing w:line="360" w:lineRule="auto"/>
        <w:rPr>
          <w:rFonts w:ascii="Arial" w:hAnsi="Arial" w:cs="Arial"/>
        </w:rPr>
      </w:pPr>
      <w:bookmarkStart w:id="3" w:name="_Toc87800958"/>
      <w:r>
        <w:rPr>
          <w:rFonts w:ascii="Arial" w:hAnsi="Arial" w:cs="Arial"/>
        </w:rPr>
        <w:t xml:space="preserve">3. </w:t>
      </w:r>
      <w:r w:rsidR="00AA4D81" w:rsidRPr="006766FA">
        <w:rPr>
          <w:rFonts w:ascii="Arial" w:hAnsi="Arial" w:cs="Arial"/>
        </w:rPr>
        <w:t>Metode</w:t>
      </w:r>
      <w:bookmarkEnd w:id="3"/>
    </w:p>
    <w:p w14:paraId="51CF7E47" w14:textId="286E118B" w:rsidR="00AA4D81" w:rsidRPr="006766FA" w:rsidRDefault="00B72FF2" w:rsidP="00E56B41">
      <w:pPr>
        <w:spacing w:line="360" w:lineRule="auto"/>
        <w:rPr>
          <w:rFonts w:cs="Arial"/>
        </w:rPr>
      </w:pPr>
      <w:r>
        <w:rPr>
          <w:rFonts w:cs="Arial"/>
        </w:rPr>
        <w:t xml:space="preserve">Beskriv modeller og teorier </w:t>
      </w:r>
    </w:p>
    <w:p w14:paraId="2644C25D" w14:textId="57B33571" w:rsidR="00B72FF2" w:rsidRDefault="00B72FF2" w:rsidP="00E56B41">
      <w:pPr>
        <w:spacing w:line="360" w:lineRule="auto"/>
        <w:rPr>
          <w:rFonts w:cs="Arial"/>
        </w:rPr>
      </w:pPr>
    </w:p>
    <w:p w14:paraId="11161A4D" w14:textId="6494751E" w:rsidR="00B72FF2" w:rsidRDefault="00B72FF2" w:rsidP="00E56B41">
      <w:pPr>
        <w:spacing w:line="360" w:lineRule="auto"/>
        <w:rPr>
          <w:rFonts w:cs="Arial"/>
        </w:rPr>
      </w:pPr>
      <w:r>
        <w:rPr>
          <w:rFonts w:cs="Arial"/>
        </w:rPr>
        <w:t>prototype</w:t>
      </w:r>
    </w:p>
    <w:p w14:paraId="793176B6" w14:textId="6CC0D4C5" w:rsidR="00B72FF2" w:rsidRDefault="00B72FF2" w:rsidP="00E56B41">
      <w:pPr>
        <w:spacing w:line="360" w:lineRule="auto"/>
        <w:rPr>
          <w:rFonts w:cs="Arial"/>
        </w:rPr>
      </w:pPr>
    </w:p>
    <w:p w14:paraId="3CAF7B4F" w14:textId="7CC5644D" w:rsidR="00803CAD" w:rsidRDefault="00803CAD" w:rsidP="00E56B41">
      <w:pPr>
        <w:spacing w:line="360" w:lineRule="auto"/>
        <w:rPr>
          <w:rFonts w:cs="Arial"/>
        </w:rPr>
      </w:pPr>
      <w:r>
        <w:rPr>
          <w:rFonts w:cs="Arial"/>
        </w:rPr>
        <w:t>argumentere for valg af metoder</w:t>
      </w:r>
    </w:p>
    <w:p w14:paraId="26CA5054" w14:textId="3A787E7C" w:rsidR="00803CAD" w:rsidRDefault="00803CAD" w:rsidP="00E56B41">
      <w:pPr>
        <w:spacing w:line="360" w:lineRule="auto"/>
        <w:rPr>
          <w:rFonts w:cs="Arial"/>
        </w:rPr>
      </w:pPr>
    </w:p>
    <w:p w14:paraId="3B99265A" w14:textId="231B6AB4" w:rsidR="00803CAD" w:rsidRDefault="00114C5E" w:rsidP="00E56B41">
      <w:pPr>
        <w:spacing w:line="360" w:lineRule="auto"/>
        <w:rPr>
          <w:rFonts w:cs="Arial"/>
        </w:rPr>
      </w:pPr>
      <w:r>
        <w:rPr>
          <w:rFonts w:cs="Arial"/>
        </w:rPr>
        <w:t>thumb zone</w:t>
      </w:r>
    </w:p>
    <w:p w14:paraId="6DD947AA" w14:textId="439F4183" w:rsidR="00114C5E" w:rsidRDefault="00114C5E" w:rsidP="00E56B41">
      <w:pPr>
        <w:spacing w:line="360" w:lineRule="auto"/>
        <w:rPr>
          <w:rFonts w:cs="Arial"/>
        </w:rPr>
      </w:pPr>
    </w:p>
    <w:p w14:paraId="4FA12910" w14:textId="59831A4B" w:rsidR="00114C5E" w:rsidRDefault="00114C5E" w:rsidP="00E56B41">
      <w:pPr>
        <w:spacing w:line="360" w:lineRule="auto"/>
        <w:rPr>
          <w:rFonts w:cs="Arial"/>
        </w:rPr>
      </w:pPr>
      <w:r>
        <w:rPr>
          <w:rFonts w:cs="Arial"/>
        </w:rPr>
        <w:t>navigation</w:t>
      </w:r>
    </w:p>
    <w:p w14:paraId="15949C32" w14:textId="0138E1B1" w:rsidR="000754E3" w:rsidRDefault="000754E3" w:rsidP="00E56B41">
      <w:pPr>
        <w:spacing w:line="360" w:lineRule="auto"/>
        <w:rPr>
          <w:rFonts w:cs="Arial"/>
        </w:rPr>
      </w:pPr>
    </w:p>
    <w:p w14:paraId="7E36E743" w14:textId="4F193778" w:rsidR="000754E3" w:rsidRDefault="000754E3" w:rsidP="00E56B41">
      <w:pPr>
        <w:spacing w:line="360" w:lineRule="auto"/>
        <w:rPr>
          <w:rFonts w:cs="Arial"/>
        </w:rPr>
      </w:pPr>
    </w:p>
    <w:p w14:paraId="1571CFD6" w14:textId="77777777" w:rsidR="000754E3" w:rsidRPr="006766FA" w:rsidRDefault="000754E3" w:rsidP="00E56B41">
      <w:pPr>
        <w:spacing w:line="360" w:lineRule="auto"/>
        <w:rPr>
          <w:rFonts w:cs="Arial"/>
        </w:rPr>
      </w:pPr>
    </w:p>
    <w:p w14:paraId="6760F4A8" w14:textId="3B7FE8B8" w:rsidR="00AA4D81" w:rsidRPr="006766FA" w:rsidRDefault="006766FA" w:rsidP="00E56B41">
      <w:pPr>
        <w:pStyle w:val="Overskrift1"/>
        <w:spacing w:line="360" w:lineRule="auto"/>
        <w:rPr>
          <w:rFonts w:ascii="Arial" w:hAnsi="Arial" w:cs="Arial"/>
        </w:rPr>
      </w:pPr>
      <w:bookmarkStart w:id="4" w:name="_Toc87800959"/>
      <w:r>
        <w:rPr>
          <w:rFonts w:ascii="Arial" w:hAnsi="Arial" w:cs="Arial"/>
        </w:rPr>
        <w:lastRenderedPageBreak/>
        <w:t xml:space="preserve">4. </w:t>
      </w:r>
      <w:r w:rsidR="00AA4D81" w:rsidRPr="006766FA">
        <w:rPr>
          <w:rFonts w:ascii="Arial" w:hAnsi="Arial" w:cs="Arial"/>
        </w:rPr>
        <w:t>Analyse</w:t>
      </w:r>
      <w:bookmarkEnd w:id="4"/>
    </w:p>
    <w:p w14:paraId="5F9BFFEA" w14:textId="6B2DB687" w:rsidR="00B22674" w:rsidRDefault="00B22674" w:rsidP="00E56B41">
      <w:pPr>
        <w:spacing w:line="360" w:lineRule="auto"/>
        <w:rPr>
          <w:rFonts w:cs="Arial"/>
        </w:rPr>
      </w:pPr>
      <w:r>
        <w:rPr>
          <w:rFonts w:cs="Arial"/>
        </w:rPr>
        <w:t xml:space="preserve">Tidsskema </w:t>
      </w:r>
    </w:p>
    <w:p w14:paraId="14264788" w14:textId="1B92FAC9" w:rsidR="000754E3" w:rsidRDefault="000754E3" w:rsidP="00E56B41">
      <w:pPr>
        <w:spacing w:line="360" w:lineRule="auto"/>
        <w:rPr>
          <w:rFonts w:cs="Arial"/>
        </w:rPr>
      </w:pPr>
      <w:r w:rsidRPr="000754E3">
        <w:rPr>
          <w:rFonts w:cs="Arial"/>
        </w:rPr>
        <w:t>Hvilke alternative apps og konkurrenter eksisterer på markedet?</w:t>
      </w:r>
    </w:p>
    <w:p w14:paraId="70ABA458" w14:textId="7AEAB97B" w:rsidR="000754E3" w:rsidRDefault="000754E3" w:rsidP="00E56B41">
      <w:pPr>
        <w:spacing w:line="360" w:lineRule="auto"/>
        <w:rPr>
          <w:rFonts w:cs="Arial"/>
        </w:rPr>
      </w:pPr>
      <w:r w:rsidRPr="000754E3">
        <w:rPr>
          <w:rFonts w:cs="Arial"/>
        </w:rPr>
        <w:t>Hvordan differentierer din ide sig fra resten af konkurrenterne?</w:t>
      </w:r>
    </w:p>
    <w:p w14:paraId="19DAA097" w14:textId="56B9821F" w:rsidR="000754E3" w:rsidRDefault="000754E3" w:rsidP="00E56B41">
      <w:pPr>
        <w:spacing w:line="360" w:lineRule="auto"/>
        <w:rPr>
          <w:rFonts w:cs="Arial"/>
        </w:rPr>
      </w:pPr>
      <w:r w:rsidRPr="000754E3">
        <w:rPr>
          <w:rFonts w:cs="Arial"/>
        </w:rPr>
        <w:t>Er der en efterspørgsel på min appide?</w:t>
      </w:r>
    </w:p>
    <w:p w14:paraId="4EC37DC9" w14:textId="45D8F12A" w:rsidR="000754E3" w:rsidRDefault="000754E3" w:rsidP="00E56B41">
      <w:pPr>
        <w:spacing w:line="360" w:lineRule="auto"/>
        <w:rPr>
          <w:rFonts w:cs="Arial"/>
        </w:rPr>
      </w:pPr>
    </w:p>
    <w:p w14:paraId="2EA8BB3D" w14:textId="42FA3FE4" w:rsidR="004A3B6D" w:rsidRDefault="004A3B6D" w:rsidP="00E56B41">
      <w:pPr>
        <w:spacing w:line="360" w:lineRule="auto"/>
        <w:rPr>
          <w:rFonts w:cs="Arial"/>
        </w:rPr>
      </w:pPr>
      <w:r>
        <w:rPr>
          <w:rFonts w:cs="Arial"/>
        </w:rPr>
        <w:t>Målgruppen</w:t>
      </w:r>
    </w:p>
    <w:p w14:paraId="49406113" w14:textId="77777777" w:rsidR="004A3B6D" w:rsidRDefault="004A3B6D" w:rsidP="00E56B41">
      <w:pPr>
        <w:spacing w:line="360" w:lineRule="auto"/>
        <w:rPr>
          <w:rFonts w:cs="Arial"/>
        </w:rPr>
      </w:pPr>
    </w:p>
    <w:p w14:paraId="34054CF8" w14:textId="19635E53" w:rsidR="00B22674" w:rsidRDefault="00D16CE2" w:rsidP="00E56B41">
      <w:pPr>
        <w:spacing w:line="360" w:lineRule="auto"/>
        <w:rPr>
          <w:rFonts w:cs="Arial"/>
        </w:rPr>
      </w:pPr>
      <w:r>
        <w:rPr>
          <w:rFonts w:cs="Arial"/>
        </w:rPr>
        <w:t>Bruger venlighed</w:t>
      </w:r>
    </w:p>
    <w:p w14:paraId="03B7365F" w14:textId="364683BD" w:rsidR="00B22674" w:rsidRDefault="00B22674" w:rsidP="00E56B41">
      <w:pPr>
        <w:spacing w:line="360" w:lineRule="auto"/>
        <w:rPr>
          <w:rFonts w:cs="Arial"/>
        </w:rPr>
      </w:pPr>
      <w:r>
        <w:rPr>
          <w:rFonts w:cs="Arial"/>
        </w:rPr>
        <w:t>H</w:t>
      </w:r>
      <w:r w:rsidR="00D16CE2">
        <w:rPr>
          <w:rFonts w:cs="Arial"/>
        </w:rPr>
        <w:t xml:space="preserve">vad, hvem, hvordan skal den bruges, gælder for både apps. </w:t>
      </w:r>
    </w:p>
    <w:p w14:paraId="68E28EF6" w14:textId="77777777" w:rsidR="00B22674" w:rsidRDefault="00D16CE2" w:rsidP="00E56B41">
      <w:pPr>
        <w:spacing w:line="360" w:lineRule="auto"/>
        <w:rPr>
          <w:rFonts w:cs="Arial"/>
        </w:rPr>
      </w:pPr>
      <w:r>
        <w:rPr>
          <w:rFonts w:cs="Arial"/>
        </w:rPr>
        <w:t xml:space="preserve">Hvad for behov har hotellet og brugerne av app og Sun and Safe </w:t>
      </w:r>
    </w:p>
    <w:p w14:paraId="420E3650" w14:textId="77777777" w:rsidR="00B22674" w:rsidRDefault="00B22674" w:rsidP="00E56B41">
      <w:pPr>
        <w:spacing w:line="360" w:lineRule="auto"/>
        <w:rPr>
          <w:rFonts w:cs="Arial"/>
        </w:rPr>
      </w:pPr>
      <w:r>
        <w:rPr>
          <w:rFonts w:cs="Arial"/>
        </w:rPr>
        <w:t>Hvordan</w:t>
      </w:r>
      <w:r w:rsidR="00D16CE2">
        <w:rPr>
          <w:rFonts w:cs="Arial"/>
        </w:rPr>
        <w:t xml:space="preserve"> skal den opbygges. </w:t>
      </w:r>
    </w:p>
    <w:p w14:paraId="6575675D" w14:textId="0A8B3455" w:rsidR="000754E3" w:rsidRDefault="00D16CE2" w:rsidP="00E56B41">
      <w:pPr>
        <w:spacing w:line="360" w:lineRule="auto"/>
        <w:rPr>
          <w:rFonts w:cs="Arial"/>
        </w:rPr>
      </w:pPr>
      <w:r>
        <w:rPr>
          <w:rFonts w:cs="Arial"/>
        </w:rPr>
        <w:t xml:space="preserve">Hvordan skal appen kommunikere sammen.  </w:t>
      </w:r>
    </w:p>
    <w:p w14:paraId="172C53DA" w14:textId="77777777" w:rsidR="000754E3" w:rsidRDefault="000754E3" w:rsidP="00E56B41">
      <w:pPr>
        <w:spacing w:line="360" w:lineRule="auto"/>
        <w:rPr>
          <w:rFonts w:cs="Arial"/>
        </w:rPr>
      </w:pPr>
    </w:p>
    <w:p w14:paraId="5124AC3A" w14:textId="7A239015" w:rsidR="00AA4D81" w:rsidRPr="006766FA" w:rsidRDefault="00AA4D81" w:rsidP="00E56B41">
      <w:pPr>
        <w:spacing w:line="360" w:lineRule="auto"/>
        <w:rPr>
          <w:rFonts w:cs="Arial"/>
        </w:rPr>
      </w:pPr>
      <w:r w:rsidRPr="006766FA">
        <w:rPr>
          <w:rFonts w:cs="Arial"/>
        </w:rPr>
        <w:t>Beskrivelser, analyser og evalueringer skal være</w:t>
      </w:r>
      <w:r w:rsidR="009F672E">
        <w:rPr>
          <w:rFonts w:cs="Arial"/>
        </w:rPr>
        <w:t xml:space="preserve"> </w:t>
      </w:r>
      <w:r w:rsidRPr="006766FA">
        <w:rPr>
          <w:rFonts w:cs="Arial"/>
        </w:rPr>
        <w:t>i logisk rækkefølge.  Læseren skal hele tiden være i stand til at se, hvordan du analyserer og evaluerer problemstillingen og hvordan du gradvist arbejder dig hen imod det endelige resultat.</w:t>
      </w:r>
      <w:r w:rsidR="000A2F56" w:rsidRPr="000A2F56">
        <w:rPr>
          <w:noProof/>
        </w:rPr>
        <w:t xml:space="preserve"> </w:t>
      </w:r>
    </w:p>
    <w:p w14:paraId="0BA4EA8A" w14:textId="5AE5EB61" w:rsidR="000A2F56" w:rsidRPr="000A2F56" w:rsidRDefault="00AB379A" w:rsidP="00E56B41">
      <w:pPr>
        <w:pStyle w:val="Overskrift2"/>
        <w:spacing w:line="360" w:lineRule="auto"/>
      </w:pPr>
      <w:r>
        <w:t>4</w:t>
      </w:r>
      <w:r w:rsidRPr="00CF7E23">
        <w:t>.</w:t>
      </w:r>
      <w:r>
        <w:t>3</w:t>
      </w:r>
      <w:r w:rsidRPr="00CF7E23">
        <w:t xml:space="preserve"> Brugeroplevelsen</w:t>
      </w:r>
    </w:p>
    <w:p w14:paraId="7EA99875" w14:textId="0BF289D1" w:rsidR="000A2F56" w:rsidRDefault="00AB379A" w:rsidP="00E56B41">
      <w:pPr>
        <w:spacing w:line="360" w:lineRule="auto"/>
        <w:rPr>
          <w:rFonts w:cs="Arial"/>
        </w:rPr>
      </w:pPr>
      <w:r>
        <w:rPr>
          <w:rFonts w:cs="Arial"/>
        </w:rPr>
        <w:t xml:space="preserve">UX er vigtig for udvikling af en </w:t>
      </w:r>
      <w:r w:rsidR="00103E0C">
        <w:rPr>
          <w:rFonts w:cs="Arial"/>
        </w:rPr>
        <w:t>hotelapp</w:t>
      </w:r>
      <w:r>
        <w:rPr>
          <w:rFonts w:cs="Arial"/>
        </w:rPr>
        <w:t xml:space="preserve"> da den kommer til at bruges af et bredt udsnit af befolkningen med forskellige </w:t>
      </w:r>
      <w:r w:rsidR="00C2042E">
        <w:rPr>
          <w:rFonts w:cs="Arial"/>
        </w:rPr>
        <w:t xml:space="preserve">erfaringer med den digitale teknologi. I min erfaring med UX har jeg arbejdet målrettet at designe appen med en simplicitet. </w:t>
      </w:r>
    </w:p>
    <w:p w14:paraId="729DBCB0" w14:textId="77777777" w:rsidR="00103E0C" w:rsidRDefault="00103E0C" w:rsidP="00E56B41">
      <w:pPr>
        <w:spacing w:line="360" w:lineRule="auto"/>
        <w:rPr>
          <w:rFonts w:cs="Arial"/>
        </w:rPr>
      </w:pPr>
    </w:p>
    <w:p w14:paraId="7FD0F753" w14:textId="7E222F62" w:rsidR="00103E0C" w:rsidRDefault="00103E0C" w:rsidP="00103E0C">
      <w:pPr>
        <w:pStyle w:val="Overskrift2"/>
        <w:spacing w:line="360" w:lineRule="auto"/>
      </w:pPr>
      <w:r>
        <w:t>4.3.1 wireframe</w:t>
      </w:r>
    </w:p>
    <w:p w14:paraId="44A44CC8" w14:textId="7FC2CC84" w:rsidR="00103E0C" w:rsidRDefault="00103E0C" w:rsidP="00103E0C">
      <w:pPr>
        <w:pStyle w:val="Overskrift3"/>
      </w:pPr>
      <w:r>
        <w:t>4.3.1.1 Forside/Index</w:t>
      </w:r>
    </w:p>
    <w:p w14:paraId="39CAB1C0" w14:textId="77790DBA" w:rsidR="00103E0C" w:rsidRDefault="004A3B6D" w:rsidP="00103E0C">
      <w:r>
        <w:t>UX-designet</w:t>
      </w:r>
      <w:r w:rsidR="00103E0C">
        <w:t xml:space="preserve"> er simpelt opbygget</w:t>
      </w:r>
      <w:r w:rsidR="000754E3">
        <w:t xml:space="preserve"> som var et ønske fra Sun &amp; Safe</w:t>
      </w:r>
      <w:r>
        <w:t>. I toppen af skærmen er der en vejr widget</w:t>
      </w:r>
      <w:r w:rsidR="00325BD2">
        <w:t xml:space="preserve">, i den endelige app valgte jeg at fjerne risiko for regn og live chat. </w:t>
      </w:r>
    </w:p>
    <w:p w14:paraId="159FDAF6" w14:textId="6965ACBC" w:rsidR="00325BD2" w:rsidRDefault="00325BD2" w:rsidP="00103E0C">
      <w:r>
        <w:t xml:space="preserve">Rygraden af indholdet er opbygget i kategorier, hotellet selv indsætter. </w:t>
      </w:r>
      <w:r w:rsidR="006D68A1">
        <w:t xml:space="preserve">Hotellet kan bl.a. indsætte information, faciliteter eller services. </w:t>
      </w:r>
      <w:r>
        <w:t xml:space="preserve">Hver kategori indeholder en slider med bokse som brugeren kan klike på og få informationen. </w:t>
      </w:r>
    </w:p>
    <w:p w14:paraId="7FA0407E" w14:textId="77777777" w:rsidR="00325BD2" w:rsidRDefault="00325BD2" w:rsidP="00103E0C"/>
    <w:p w14:paraId="0BD0ACE6" w14:textId="77777777" w:rsidR="004A3B6D" w:rsidRDefault="004A3B6D" w:rsidP="00103E0C"/>
    <w:p w14:paraId="5233632A" w14:textId="32AD0D90" w:rsidR="00103E0C" w:rsidRDefault="00103E0C" w:rsidP="00103E0C"/>
    <w:p w14:paraId="33EE202F" w14:textId="77777777" w:rsidR="00103E0C" w:rsidRDefault="00103E0C" w:rsidP="00103E0C"/>
    <w:p w14:paraId="6CD29E43" w14:textId="61E47423" w:rsidR="00103E0C" w:rsidRPr="00103E0C" w:rsidRDefault="00103E0C" w:rsidP="00103E0C">
      <w:pPr>
        <w:pStyle w:val="Overskrift3"/>
      </w:pPr>
      <w:r>
        <w:t>4.3.1.</w:t>
      </w:r>
      <w:r>
        <w:t>2</w:t>
      </w:r>
      <w:r>
        <w:t xml:space="preserve"> </w:t>
      </w:r>
      <w:r>
        <w:t>Indstillinger</w:t>
      </w:r>
    </w:p>
    <w:p w14:paraId="5F9DA71E" w14:textId="5E548DD9" w:rsidR="000A2F56" w:rsidRPr="00103E0C" w:rsidRDefault="00103E0C" w:rsidP="00103E0C">
      <w:r>
        <w:rPr>
          <w:noProof/>
        </w:rPr>
        <w:drawing>
          <wp:anchor distT="0" distB="0" distL="114300" distR="114300" simplePos="0" relativeHeight="251658240" behindDoc="0" locked="0" layoutInCell="1" allowOverlap="1" wp14:anchorId="5866A373" wp14:editId="0F74B939">
            <wp:simplePos x="0" y="0"/>
            <wp:positionH relativeFrom="margin">
              <wp:align>right</wp:align>
            </wp:positionH>
            <wp:positionV relativeFrom="paragraph">
              <wp:posOffset>304</wp:posOffset>
            </wp:positionV>
            <wp:extent cx="1904365" cy="3906520"/>
            <wp:effectExtent l="0" t="0" r="635" b="0"/>
            <wp:wrapSquare wrapText="bothSides"/>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04365" cy="3906520"/>
                    </a:xfrm>
                    <a:prstGeom prst="rect">
                      <a:avLst/>
                    </a:prstGeom>
                  </pic:spPr>
                </pic:pic>
              </a:graphicData>
            </a:graphic>
            <wp14:sizeRelH relativeFrom="margin">
              <wp14:pctWidth>0</wp14:pctWidth>
            </wp14:sizeRelH>
            <wp14:sizeRelV relativeFrom="margin">
              <wp14:pctHeight>0</wp14:pctHeight>
            </wp14:sizeRelV>
          </wp:anchor>
        </w:drawing>
      </w:r>
      <w:r>
        <w:rPr>
          <w:rFonts w:cs="Arial"/>
        </w:rPr>
        <w:t xml:space="preserve">I mit projekt har jeg bla. </w:t>
      </w:r>
      <w:r>
        <w:rPr>
          <w:rFonts w:cs="Arial"/>
        </w:rPr>
        <w:t>a</w:t>
      </w:r>
      <w:r w:rsidR="00C2042E">
        <w:rPr>
          <w:rFonts w:cs="Arial"/>
        </w:rPr>
        <w:t>rbejdet med indstillinger</w:t>
      </w:r>
      <w:r>
        <w:rPr>
          <w:rFonts w:cs="Arial"/>
        </w:rPr>
        <w:t>,</w:t>
      </w:r>
      <w:r w:rsidR="000A2F56">
        <w:rPr>
          <w:rFonts w:cs="Arial"/>
        </w:rPr>
        <w:t xml:space="preserve"> indtil videre er der 5 indstillinger, hvor der er mulighed for at tilføje flere.</w:t>
      </w:r>
    </w:p>
    <w:p w14:paraId="1873F00B" w14:textId="6A0E5FB8" w:rsidR="00C60445" w:rsidRDefault="000A2F56" w:rsidP="00E56B41">
      <w:pPr>
        <w:spacing w:line="360" w:lineRule="auto"/>
        <w:rPr>
          <w:rFonts w:cs="Arial"/>
        </w:rPr>
      </w:pPr>
      <w:r>
        <w:rPr>
          <w:rFonts w:cs="Arial"/>
        </w:rPr>
        <w:t>H</w:t>
      </w:r>
      <w:r w:rsidR="00C2042E">
        <w:rPr>
          <w:rFonts w:cs="Arial"/>
        </w:rPr>
        <w:t xml:space="preserve">otellet kan vælge standard </w:t>
      </w:r>
      <w:r w:rsidR="00C60445">
        <w:rPr>
          <w:rFonts w:cs="Arial"/>
        </w:rPr>
        <w:t xml:space="preserve">indstillinger f.eks. tekststørrelsen kan have en standard på stor, hvis hotellets gæster hører til den ældre befolknings gruppe der synet kan være svækket. Brugerne har så også selv mulighed for at ændre indstillingerne til deres præference.  </w:t>
      </w:r>
    </w:p>
    <w:p w14:paraId="6C211032" w14:textId="3BDEB68F" w:rsidR="00C60445" w:rsidRDefault="00E56B41" w:rsidP="00E56B41">
      <w:pPr>
        <w:spacing w:line="360" w:lineRule="auto"/>
        <w:rPr>
          <w:rFonts w:cs="Arial"/>
        </w:rPr>
      </w:pPr>
      <w:r>
        <w:rPr>
          <w:rFonts w:cs="Arial"/>
        </w:rPr>
        <w:t>Navigationsmenuen</w:t>
      </w:r>
      <w:r w:rsidR="00DD77B0">
        <w:rPr>
          <w:rFonts w:cs="Arial"/>
        </w:rPr>
        <w:t xml:space="preserve"> er der brugt ikoner som er genkendelige for hele verden. Jeg har ikke planlagt for at hotellet kunne ændre ikonerne i navigationsmenuen, men det er en mulighed for at man i fremtiden kan tilføje den mulighed for at hotellet kan tilpasse dem til deres kultur eller brand.</w:t>
      </w:r>
    </w:p>
    <w:p w14:paraId="6B9A7A70" w14:textId="77777777" w:rsidR="00C60445" w:rsidRDefault="00C60445" w:rsidP="00E56B41">
      <w:pPr>
        <w:spacing w:line="360" w:lineRule="auto"/>
        <w:rPr>
          <w:rFonts w:cs="Arial"/>
        </w:rPr>
      </w:pPr>
    </w:p>
    <w:p w14:paraId="4AB56946" w14:textId="2D60C02E" w:rsidR="00AB379A" w:rsidRDefault="00AB379A" w:rsidP="00E56B41">
      <w:pPr>
        <w:spacing w:line="360" w:lineRule="auto"/>
        <w:rPr>
          <w:rFonts w:cs="Arial"/>
        </w:rPr>
      </w:pPr>
    </w:p>
    <w:p w14:paraId="5792B32F" w14:textId="04B6A560" w:rsidR="00AB379A" w:rsidRDefault="00AB379A" w:rsidP="00E56B41">
      <w:pPr>
        <w:spacing w:line="360" w:lineRule="auto"/>
        <w:rPr>
          <w:rFonts w:cs="Arial"/>
        </w:rPr>
      </w:pPr>
    </w:p>
    <w:p w14:paraId="6DF30061" w14:textId="77777777" w:rsidR="00103E0C" w:rsidRPr="006766FA" w:rsidRDefault="00103E0C" w:rsidP="00E56B41">
      <w:pPr>
        <w:spacing w:line="360" w:lineRule="auto"/>
        <w:rPr>
          <w:rFonts w:cs="Arial"/>
        </w:rPr>
      </w:pPr>
    </w:p>
    <w:p w14:paraId="6995434B" w14:textId="6B151FAD" w:rsidR="00AA4D81" w:rsidRDefault="006766FA" w:rsidP="00E56B41">
      <w:pPr>
        <w:pStyle w:val="Overskrift1"/>
        <w:spacing w:line="360" w:lineRule="auto"/>
        <w:rPr>
          <w:rFonts w:ascii="Arial" w:hAnsi="Arial" w:cs="Arial"/>
        </w:rPr>
      </w:pPr>
      <w:bookmarkStart w:id="5" w:name="_Toc87800960"/>
      <w:r>
        <w:rPr>
          <w:rFonts w:ascii="Arial" w:hAnsi="Arial" w:cs="Arial"/>
        </w:rPr>
        <w:t xml:space="preserve">5. </w:t>
      </w:r>
      <w:bookmarkEnd w:id="5"/>
      <w:r w:rsidR="00853158">
        <w:rPr>
          <w:rFonts w:ascii="Arial" w:hAnsi="Arial" w:cs="Arial"/>
        </w:rPr>
        <w:t>Udvikling</w:t>
      </w:r>
    </w:p>
    <w:p w14:paraId="1E205CA8" w14:textId="06E2F619" w:rsidR="0046185A" w:rsidRPr="0046185A" w:rsidRDefault="0046185A" w:rsidP="00E56B41">
      <w:pPr>
        <w:spacing w:line="360" w:lineRule="auto"/>
      </w:pPr>
      <w:r w:rsidRPr="0046185A">
        <w:t xml:space="preserve">I dette afsnit vil </w:t>
      </w:r>
      <w:r>
        <w:t>jeg komme ind på</w:t>
      </w:r>
      <w:r w:rsidR="00D16105">
        <w:t xml:space="preserve"> </w:t>
      </w:r>
      <w:r w:rsidR="006E6933">
        <w:t xml:space="preserve">frontend og backend delen som tilsammen udgør Butlerbird. </w:t>
      </w:r>
    </w:p>
    <w:p w14:paraId="30CF5C96" w14:textId="503B5829" w:rsidR="0046185A" w:rsidRPr="00853158" w:rsidRDefault="0046185A" w:rsidP="00E56B41">
      <w:pPr>
        <w:spacing w:line="360" w:lineRule="auto"/>
        <w:rPr>
          <w:rFonts w:cs="Arial"/>
        </w:rPr>
      </w:pPr>
    </w:p>
    <w:p w14:paraId="0FB1F3F7" w14:textId="2D64425B" w:rsidR="00D16105" w:rsidRDefault="00D16105" w:rsidP="00E56B41">
      <w:pPr>
        <w:pStyle w:val="Overskrift2"/>
        <w:spacing w:line="360" w:lineRule="auto"/>
        <w:rPr>
          <w:lang w:val="en-US"/>
        </w:rPr>
      </w:pPr>
      <w:r>
        <w:rPr>
          <w:lang w:val="en-US"/>
        </w:rPr>
        <w:t>5.</w:t>
      </w:r>
      <w:r w:rsidR="00853158">
        <w:rPr>
          <w:lang w:val="en-US"/>
        </w:rPr>
        <w:t>1</w:t>
      </w:r>
      <w:r>
        <w:rPr>
          <w:lang w:val="en-US"/>
        </w:rPr>
        <w:t xml:space="preserve"> Editor</w:t>
      </w:r>
    </w:p>
    <w:p w14:paraId="0845779A" w14:textId="77777777" w:rsidR="00D16105" w:rsidRDefault="00D16105" w:rsidP="00E56B41">
      <w:pPr>
        <w:spacing w:line="360" w:lineRule="auto"/>
      </w:pPr>
      <w:r w:rsidRPr="00D16105">
        <w:t>Jeg har brugt Atom s</w:t>
      </w:r>
      <w:r>
        <w:t xml:space="preserve">om min fortrukne code editor. </w:t>
      </w:r>
    </w:p>
    <w:p w14:paraId="19E6A397" w14:textId="254C022C" w:rsidR="00D16105" w:rsidRDefault="00D16105" w:rsidP="00E56B41">
      <w:pPr>
        <w:spacing w:line="360" w:lineRule="auto"/>
      </w:pPr>
      <w:r>
        <w:t xml:space="preserve">Atom er en opensouce ligthweigth editor. Jeg </w:t>
      </w:r>
      <w:r w:rsidR="00D943DF">
        <w:t xml:space="preserve">valgte at bruge Atom fordi </w:t>
      </w:r>
      <w:r w:rsidR="00853158">
        <w:t>…</w:t>
      </w:r>
      <w:r w:rsidR="00D943DF">
        <w:t xml:space="preserve">  </w:t>
      </w:r>
      <w:r>
        <w:t xml:space="preserve">  </w:t>
      </w:r>
    </w:p>
    <w:p w14:paraId="6FFC24A1" w14:textId="37161BBE" w:rsidR="00853158" w:rsidRDefault="00853158" w:rsidP="00E56B41">
      <w:pPr>
        <w:spacing w:line="360" w:lineRule="auto"/>
      </w:pPr>
    </w:p>
    <w:p w14:paraId="66330730" w14:textId="464102E7" w:rsidR="00853158" w:rsidRPr="00D16105" w:rsidRDefault="00853158" w:rsidP="00E56B41">
      <w:pPr>
        <w:pStyle w:val="Overskrift2"/>
        <w:spacing w:line="360" w:lineRule="auto"/>
      </w:pPr>
      <w:r>
        <w:lastRenderedPageBreak/>
        <w:t>5.2 Git</w:t>
      </w:r>
    </w:p>
    <w:p w14:paraId="50DEECBB" w14:textId="6CC6EE1C" w:rsidR="00A563C8" w:rsidRDefault="006E6933" w:rsidP="00E56B41">
      <w:pPr>
        <w:spacing w:line="360" w:lineRule="auto"/>
      </w:pPr>
      <w:r>
        <w:t xml:space="preserve">Til versionsstyring har jeg benytte Git samt en remote Github repository. </w:t>
      </w:r>
      <w:r w:rsidR="00C9034E">
        <w:t>Git giver mulighed</w:t>
      </w:r>
      <w:r w:rsidR="000A36FE">
        <w:t xml:space="preserve"> for at holde styr på tidligere versioner og </w:t>
      </w:r>
      <w:r w:rsidR="00C9034E">
        <w:t xml:space="preserve">lave backups af koden, så det er nemt at gendanne koden. Et værdifuldt værktøj hvis man mister koden eller man laver en </w:t>
      </w:r>
      <w:r w:rsidR="000A36FE" w:rsidRPr="000A36FE">
        <w:t>kritisk</w:t>
      </w:r>
      <w:r w:rsidR="000A36FE">
        <w:t xml:space="preserve"> </w:t>
      </w:r>
      <w:r w:rsidR="00C9034E">
        <w:t xml:space="preserve">fejl. </w:t>
      </w:r>
    </w:p>
    <w:p w14:paraId="0F6033BC" w14:textId="0591E8E3" w:rsidR="00853158" w:rsidRDefault="00853158" w:rsidP="00E56B41">
      <w:pPr>
        <w:spacing w:line="360" w:lineRule="auto"/>
      </w:pPr>
    </w:p>
    <w:p w14:paraId="4C3BC20B" w14:textId="396D28DB" w:rsidR="00853158" w:rsidRPr="00853158" w:rsidRDefault="00853158" w:rsidP="00E56B41">
      <w:pPr>
        <w:pStyle w:val="Overskrift2"/>
        <w:spacing w:line="360" w:lineRule="auto"/>
      </w:pPr>
      <w:r w:rsidRPr="00853158">
        <w:t>5.3 Butlerbird frontend</w:t>
      </w:r>
    </w:p>
    <w:p w14:paraId="2BC51DBF" w14:textId="77777777" w:rsidR="00853158" w:rsidRPr="00853158" w:rsidRDefault="00853158" w:rsidP="00E56B41">
      <w:pPr>
        <w:spacing w:line="360" w:lineRule="auto"/>
      </w:pPr>
    </w:p>
    <w:p w14:paraId="537C9B21" w14:textId="149E6948" w:rsidR="00853158" w:rsidRPr="00853158" w:rsidRDefault="00853158" w:rsidP="00E56B41">
      <w:pPr>
        <w:pStyle w:val="Overskrift3"/>
        <w:spacing w:line="360" w:lineRule="auto"/>
      </w:pPr>
      <w:r w:rsidRPr="00853158">
        <w:t>5.3.1 React</w:t>
      </w:r>
    </w:p>
    <w:p w14:paraId="67398190" w14:textId="064DBBE8" w:rsidR="00853158" w:rsidRDefault="000A36FE" w:rsidP="00E56B41">
      <w:pPr>
        <w:spacing w:line="360" w:lineRule="auto"/>
      </w:pPr>
      <w:r>
        <w:t xml:space="preserve">Til at lave frontend delen har jeg brugt React som ønskedes af firmaet Sun &amp; Safe. Da </w:t>
      </w:r>
      <w:r w:rsidR="009E23D2">
        <w:t>firmaet</w:t>
      </w:r>
      <w:r>
        <w:t xml:space="preserve"> havde tidligere kendskab</w:t>
      </w:r>
      <w:r w:rsidR="009E23D2">
        <w:t xml:space="preserve"> til React, da</w:t>
      </w:r>
      <w:r>
        <w:t xml:space="preserve"> </w:t>
      </w:r>
      <w:r w:rsidR="009E23D2">
        <w:t>d</w:t>
      </w:r>
      <w:r>
        <w:t xml:space="preserve">e </w:t>
      </w:r>
      <w:r w:rsidR="009E23D2">
        <w:t xml:space="preserve">samtidigt </w:t>
      </w:r>
      <w:r>
        <w:t xml:space="preserve">var ved at udvikle en ”Just Eat </w:t>
      </w:r>
      <w:r w:rsidR="009E23D2">
        <w:t xml:space="preserve">” </w:t>
      </w:r>
      <w:r>
        <w:t>lignende</w:t>
      </w:r>
      <w:r w:rsidR="009E23D2">
        <w:t xml:space="preserve"> </w:t>
      </w:r>
      <w:r>
        <w:t>platform.</w:t>
      </w:r>
    </w:p>
    <w:p w14:paraId="525D42B2" w14:textId="5DF88166" w:rsidR="000A36FE" w:rsidRDefault="000A36FE" w:rsidP="00E56B41">
      <w:pPr>
        <w:spacing w:line="360" w:lineRule="auto"/>
      </w:pPr>
    </w:p>
    <w:p w14:paraId="1DB6829F" w14:textId="7C1DF3B9" w:rsidR="009E23D2" w:rsidRDefault="009E23D2" w:rsidP="00E56B41">
      <w:pPr>
        <w:spacing w:line="360" w:lineRule="auto"/>
      </w:pPr>
      <w:r>
        <w:t xml:space="preserve">React er en open source frontend JavaScript-bibliotek til at opbygge brugergænseflader. React gør det nemmere og </w:t>
      </w:r>
      <w:r w:rsidR="005A6697">
        <w:t>hurtigere</w:t>
      </w:r>
      <w:r>
        <w:t xml:space="preserve"> at lave</w:t>
      </w:r>
      <w:r w:rsidR="005A6697">
        <w:t>…</w:t>
      </w:r>
    </w:p>
    <w:p w14:paraId="6029492B" w14:textId="2AE8D4A8" w:rsidR="009E23D2" w:rsidRDefault="009E23D2" w:rsidP="00E56B41">
      <w:pPr>
        <w:spacing w:line="360" w:lineRule="auto"/>
      </w:pPr>
    </w:p>
    <w:p w14:paraId="4133094C" w14:textId="77777777" w:rsidR="009E23D2" w:rsidRPr="00853158" w:rsidRDefault="009E23D2" w:rsidP="00E56B41">
      <w:pPr>
        <w:spacing w:line="360" w:lineRule="auto"/>
      </w:pPr>
    </w:p>
    <w:p w14:paraId="35690092" w14:textId="1944AFAE" w:rsidR="00853158" w:rsidRPr="00853158" w:rsidRDefault="00853158" w:rsidP="00E56B41">
      <w:pPr>
        <w:pStyle w:val="Overskrift3"/>
        <w:spacing w:line="360" w:lineRule="auto"/>
      </w:pPr>
      <w:r w:rsidRPr="00853158">
        <w:t xml:space="preserve">5.3.2 </w:t>
      </w:r>
      <w:r w:rsidR="00861B28">
        <w:t xml:space="preserve">Frontend </w:t>
      </w:r>
      <w:r w:rsidR="00861B28">
        <w:t>k</w:t>
      </w:r>
      <w:r w:rsidRPr="00853158">
        <w:t>onstruktion</w:t>
      </w:r>
      <w:r w:rsidR="00861B28">
        <w:t xml:space="preserve"> </w:t>
      </w:r>
    </w:p>
    <w:p w14:paraId="682E2D54" w14:textId="241BEFED" w:rsidR="00853158" w:rsidRDefault="00853158" w:rsidP="00E56B41">
      <w:pPr>
        <w:spacing w:line="360" w:lineRule="auto"/>
      </w:pPr>
    </w:p>
    <w:p w14:paraId="5ED02A57" w14:textId="4F410855" w:rsidR="005A6697" w:rsidRDefault="005A6697" w:rsidP="00E56B41">
      <w:pPr>
        <w:spacing w:line="360" w:lineRule="auto"/>
      </w:pPr>
    </w:p>
    <w:p w14:paraId="4647C2EF" w14:textId="4A0E1E85" w:rsidR="005A6697" w:rsidRDefault="005A6697" w:rsidP="00E56B41">
      <w:pPr>
        <w:spacing w:line="360" w:lineRule="auto"/>
      </w:pPr>
    </w:p>
    <w:p w14:paraId="1AB5AA09" w14:textId="77777777" w:rsidR="005A6697" w:rsidRPr="00853158" w:rsidRDefault="005A6697" w:rsidP="00E56B41">
      <w:pPr>
        <w:spacing w:line="360" w:lineRule="auto"/>
      </w:pPr>
    </w:p>
    <w:p w14:paraId="0DC9E281" w14:textId="77777777" w:rsidR="00853158" w:rsidRPr="00853158" w:rsidRDefault="00853158" w:rsidP="00E56B41">
      <w:pPr>
        <w:spacing w:line="360" w:lineRule="auto"/>
      </w:pPr>
    </w:p>
    <w:p w14:paraId="4FBACC6B" w14:textId="4412E71A" w:rsidR="00853158" w:rsidRPr="00853158" w:rsidRDefault="00853158" w:rsidP="00E56B41">
      <w:pPr>
        <w:pStyle w:val="Overskrift2"/>
        <w:spacing w:line="360" w:lineRule="auto"/>
      </w:pPr>
      <w:r w:rsidRPr="00853158">
        <w:t>5.</w:t>
      </w:r>
      <w:r w:rsidRPr="00853158">
        <w:t xml:space="preserve">4 </w:t>
      </w:r>
      <w:r w:rsidRPr="00853158">
        <w:t xml:space="preserve">Butlerbird </w:t>
      </w:r>
      <w:r w:rsidRPr="00853158">
        <w:t>backend</w:t>
      </w:r>
    </w:p>
    <w:p w14:paraId="76C5124A" w14:textId="77777777" w:rsidR="005A6697" w:rsidRPr="00853158" w:rsidRDefault="005A6697" w:rsidP="00E56B41">
      <w:pPr>
        <w:spacing w:line="360" w:lineRule="auto"/>
      </w:pPr>
    </w:p>
    <w:p w14:paraId="70CFA9A2" w14:textId="640FCBD6" w:rsidR="00853158" w:rsidRPr="00853158" w:rsidRDefault="00853158" w:rsidP="00E56B41">
      <w:pPr>
        <w:pStyle w:val="Overskrift3"/>
        <w:spacing w:line="360" w:lineRule="auto"/>
      </w:pPr>
      <w:r w:rsidRPr="00853158">
        <w:t>5.4.1 Node.js</w:t>
      </w:r>
    </w:p>
    <w:p w14:paraId="68670557" w14:textId="77777777" w:rsidR="008C4D6D" w:rsidRDefault="005A6697" w:rsidP="00E56B41">
      <w:pPr>
        <w:spacing w:line="360" w:lineRule="auto"/>
      </w:pPr>
      <w:r>
        <w:t>For backend delen har jeg brugt Node.js</w:t>
      </w:r>
      <w:r w:rsidR="008C4D6D">
        <w:t xml:space="preserve">. </w:t>
      </w:r>
      <w:r w:rsidR="008C4D6D">
        <w:t xml:space="preserve">Node.js er et opensouce crossplatform, runtime envioment, for at udføre Javascript uden for en browser. </w:t>
      </w:r>
    </w:p>
    <w:p w14:paraId="52ACE256" w14:textId="6D1B07AF" w:rsidR="00853158" w:rsidRDefault="00853158" w:rsidP="00E56B41">
      <w:pPr>
        <w:spacing w:line="360" w:lineRule="auto"/>
      </w:pPr>
    </w:p>
    <w:p w14:paraId="47162F5F" w14:textId="77777777" w:rsidR="008C4D6D" w:rsidRDefault="008C4D6D" w:rsidP="00E56B41">
      <w:pPr>
        <w:spacing w:line="360" w:lineRule="auto"/>
      </w:pPr>
      <w:r>
        <w:lastRenderedPageBreak/>
        <w:t>Bliver ofte brugt til at lave backend services også kaldet API’er (Application programming Interface).</w:t>
      </w:r>
    </w:p>
    <w:p w14:paraId="4102BF88" w14:textId="39241EC9" w:rsidR="008C4D6D" w:rsidRDefault="008C4D6D" w:rsidP="00E56B41">
      <w:pPr>
        <w:spacing w:line="360" w:lineRule="auto"/>
      </w:pPr>
      <w:r>
        <w:t>F.eks en hjemmeside i en browser, det er det klienten ser og interagere med, de skal så kommunikere med en server for at gemme data.</w:t>
      </w:r>
    </w:p>
    <w:p w14:paraId="6BB28C1A" w14:textId="39BDE59A" w:rsidR="008C4D6D" w:rsidRDefault="008C4D6D" w:rsidP="00E56B41">
      <w:pPr>
        <w:spacing w:line="360" w:lineRule="auto"/>
      </w:pPr>
    </w:p>
    <w:p w14:paraId="451E23F4" w14:textId="525D0A73" w:rsidR="008C4D6D" w:rsidRDefault="00861B28" w:rsidP="00E56B41">
      <w:pPr>
        <w:pStyle w:val="Overskrift4"/>
        <w:spacing w:line="360" w:lineRule="auto"/>
      </w:pPr>
      <w:r>
        <w:t>5.4.1.1 Express</w:t>
      </w:r>
    </w:p>
    <w:p w14:paraId="5666C22E" w14:textId="3F3447D6" w:rsidR="00861B28" w:rsidRDefault="00861B28" w:rsidP="00E56B41">
      <w:pPr>
        <w:spacing w:line="360" w:lineRule="auto"/>
      </w:pPr>
    </w:p>
    <w:p w14:paraId="376767B8" w14:textId="7F45A4AB" w:rsidR="00861B28" w:rsidRDefault="00861B28" w:rsidP="00E56B41">
      <w:pPr>
        <w:pStyle w:val="Overskrift4"/>
        <w:spacing w:line="360" w:lineRule="auto"/>
      </w:pPr>
      <w:r>
        <w:t>5.4.1.</w:t>
      </w:r>
      <w:r>
        <w:t>2</w:t>
      </w:r>
      <w:r>
        <w:t xml:space="preserve"> </w:t>
      </w:r>
      <w:r>
        <w:t>MongoDB / Mongoose</w:t>
      </w:r>
    </w:p>
    <w:p w14:paraId="53B4B083" w14:textId="7FDFABC3" w:rsidR="00861B28" w:rsidRDefault="00861B28" w:rsidP="00E56B41">
      <w:pPr>
        <w:spacing w:line="360" w:lineRule="auto"/>
      </w:pPr>
    </w:p>
    <w:p w14:paraId="59C5FA9B" w14:textId="20513826" w:rsidR="00861B28" w:rsidRDefault="00861B28" w:rsidP="00E56B41">
      <w:pPr>
        <w:pStyle w:val="Overskrift4"/>
        <w:spacing w:line="360" w:lineRule="auto"/>
      </w:pPr>
      <w:r>
        <w:t>5.4.1.</w:t>
      </w:r>
      <w:r>
        <w:t>3</w:t>
      </w:r>
      <w:r>
        <w:t xml:space="preserve"> </w:t>
      </w:r>
      <w:r>
        <w:t>Passport</w:t>
      </w:r>
    </w:p>
    <w:p w14:paraId="42CD51C0" w14:textId="77777777" w:rsidR="00861B28" w:rsidRPr="00861B28" w:rsidRDefault="00861B28" w:rsidP="00E56B41">
      <w:pPr>
        <w:spacing w:line="360" w:lineRule="auto"/>
      </w:pPr>
    </w:p>
    <w:p w14:paraId="4B70D2DA" w14:textId="77777777" w:rsidR="00861B28" w:rsidRDefault="00861B28" w:rsidP="00E56B41">
      <w:pPr>
        <w:pStyle w:val="Overskrift3"/>
        <w:spacing w:line="360" w:lineRule="auto"/>
      </w:pPr>
    </w:p>
    <w:p w14:paraId="32070C2D" w14:textId="51739EA9" w:rsidR="00853158" w:rsidRPr="00853158" w:rsidRDefault="00853158" w:rsidP="00E56B41">
      <w:pPr>
        <w:pStyle w:val="Overskrift3"/>
        <w:spacing w:line="360" w:lineRule="auto"/>
      </w:pPr>
      <w:r w:rsidRPr="00853158">
        <w:t xml:space="preserve">5.4.2 </w:t>
      </w:r>
      <w:r w:rsidR="00861B28">
        <w:t>Backend k</w:t>
      </w:r>
      <w:r w:rsidRPr="00853158">
        <w:t>onstruktion</w:t>
      </w:r>
    </w:p>
    <w:p w14:paraId="5F4A6631" w14:textId="77777777" w:rsidR="00853158" w:rsidRPr="00853158" w:rsidRDefault="00853158" w:rsidP="00E56B41">
      <w:pPr>
        <w:spacing w:line="360" w:lineRule="auto"/>
        <w:rPr>
          <w:lang w:val="en-US"/>
        </w:rPr>
      </w:pPr>
    </w:p>
    <w:p w14:paraId="487FEE9C" w14:textId="6EF1B8E6" w:rsidR="00853158" w:rsidRPr="00853158" w:rsidRDefault="00853158" w:rsidP="00E56B41">
      <w:pPr>
        <w:spacing w:line="360" w:lineRule="auto"/>
        <w:rPr>
          <w:lang w:val="en-US"/>
        </w:rPr>
      </w:pPr>
    </w:p>
    <w:p w14:paraId="4A4F54C7" w14:textId="77777777" w:rsidR="00853158" w:rsidRPr="00853158" w:rsidRDefault="00853158" w:rsidP="00E56B41">
      <w:pPr>
        <w:spacing w:line="360" w:lineRule="auto"/>
        <w:rPr>
          <w:lang w:val="en-US"/>
        </w:rPr>
      </w:pPr>
    </w:p>
    <w:p w14:paraId="55023B67" w14:textId="51ADB542" w:rsidR="00CF7E23" w:rsidRDefault="00CF7E23" w:rsidP="00E56B41">
      <w:pPr>
        <w:spacing w:line="360" w:lineRule="auto"/>
        <w:rPr>
          <w:rFonts w:cs="Arial"/>
        </w:rPr>
      </w:pPr>
    </w:p>
    <w:p w14:paraId="100F92D3" w14:textId="77777777" w:rsidR="00CF7E23" w:rsidRPr="006766FA" w:rsidRDefault="00CF7E23" w:rsidP="00E56B41">
      <w:pPr>
        <w:spacing w:line="360" w:lineRule="auto"/>
        <w:rPr>
          <w:rFonts w:cs="Arial"/>
        </w:rPr>
      </w:pPr>
    </w:p>
    <w:p w14:paraId="7BF6C6CB" w14:textId="0D35F738" w:rsidR="00A563C8" w:rsidRDefault="006766FA" w:rsidP="00E56B41">
      <w:pPr>
        <w:pStyle w:val="Overskrift1"/>
        <w:spacing w:line="360" w:lineRule="auto"/>
        <w:rPr>
          <w:rFonts w:ascii="Arial" w:hAnsi="Arial" w:cs="Arial"/>
        </w:rPr>
      </w:pPr>
      <w:bookmarkStart w:id="6" w:name="_Toc87800961"/>
      <w:r>
        <w:rPr>
          <w:rFonts w:ascii="Arial" w:hAnsi="Arial" w:cs="Arial"/>
        </w:rPr>
        <w:t xml:space="preserve">6. </w:t>
      </w:r>
      <w:r w:rsidR="00A563C8" w:rsidRPr="006766FA">
        <w:rPr>
          <w:rFonts w:ascii="Arial" w:hAnsi="Arial" w:cs="Arial"/>
        </w:rPr>
        <w:t>Konklusion</w:t>
      </w:r>
      <w:bookmarkEnd w:id="6"/>
      <w:r w:rsidR="00A563C8" w:rsidRPr="006766FA">
        <w:rPr>
          <w:rFonts w:ascii="Arial" w:hAnsi="Arial" w:cs="Arial"/>
        </w:rPr>
        <w:t xml:space="preserve"> </w:t>
      </w:r>
    </w:p>
    <w:p w14:paraId="6A59CBB3" w14:textId="29EEFA04" w:rsidR="009F672E" w:rsidRDefault="009F672E" w:rsidP="00E56B41">
      <w:pPr>
        <w:spacing w:line="360" w:lineRule="auto"/>
      </w:pPr>
      <w:r>
        <w:t xml:space="preserve">Appen kan udbygges meget specifikt til </w:t>
      </w:r>
      <w:r w:rsidR="00CF7E23">
        <w:t>hotels gæsters interesser (f.eks. Hawaii bedste surfer stand)</w:t>
      </w:r>
    </w:p>
    <w:p w14:paraId="1F8CD225" w14:textId="4FFA4285" w:rsidR="009F672E" w:rsidRDefault="009F672E" w:rsidP="00E56B41">
      <w:pPr>
        <w:spacing w:line="360" w:lineRule="auto"/>
      </w:pPr>
    </w:p>
    <w:p w14:paraId="4ED6C4B4" w14:textId="77777777" w:rsidR="00CF7E23" w:rsidRPr="009F672E" w:rsidRDefault="00CF7E23" w:rsidP="00E56B41">
      <w:pPr>
        <w:spacing w:line="360" w:lineRule="auto"/>
      </w:pPr>
    </w:p>
    <w:p w14:paraId="27367A27" w14:textId="7C6C93F6" w:rsidR="00A563C8" w:rsidRPr="006766FA" w:rsidRDefault="006766FA" w:rsidP="00E56B41">
      <w:pPr>
        <w:pStyle w:val="Overskrift1"/>
        <w:spacing w:line="360" w:lineRule="auto"/>
        <w:rPr>
          <w:rFonts w:ascii="Arial" w:hAnsi="Arial" w:cs="Arial"/>
        </w:rPr>
      </w:pPr>
      <w:bookmarkStart w:id="7" w:name="_Toc87800962"/>
      <w:r>
        <w:rPr>
          <w:rFonts w:ascii="Arial" w:hAnsi="Arial" w:cs="Arial"/>
        </w:rPr>
        <w:t xml:space="preserve">7. </w:t>
      </w:r>
      <w:r w:rsidR="00A563C8" w:rsidRPr="006766FA">
        <w:rPr>
          <w:rFonts w:ascii="Arial" w:hAnsi="Arial" w:cs="Arial"/>
        </w:rPr>
        <w:t>Litteraturliste</w:t>
      </w:r>
      <w:bookmarkEnd w:id="7"/>
    </w:p>
    <w:p w14:paraId="569B4835" w14:textId="1E2E0647" w:rsidR="00A563C8" w:rsidRPr="006766FA" w:rsidRDefault="00A563C8" w:rsidP="00E56B41">
      <w:pPr>
        <w:spacing w:line="360" w:lineRule="auto"/>
        <w:rPr>
          <w:rFonts w:cs="Arial"/>
        </w:rPr>
      </w:pPr>
    </w:p>
    <w:p w14:paraId="66B39048" w14:textId="6C753D73" w:rsidR="00A563C8" w:rsidRPr="006766FA" w:rsidRDefault="006766FA" w:rsidP="00E56B41">
      <w:pPr>
        <w:pStyle w:val="Overskrift1"/>
        <w:spacing w:line="360" w:lineRule="auto"/>
        <w:rPr>
          <w:rFonts w:ascii="Arial" w:hAnsi="Arial" w:cs="Arial"/>
        </w:rPr>
      </w:pPr>
      <w:bookmarkStart w:id="8" w:name="_Toc87800963"/>
      <w:r>
        <w:rPr>
          <w:rFonts w:ascii="Arial" w:hAnsi="Arial" w:cs="Arial"/>
        </w:rPr>
        <w:t xml:space="preserve">8. </w:t>
      </w:r>
      <w:r w:rsidR="00A563C8" w:rsidRPr="006766FA">
        <w:rPr>
          <w:rFonts w:ascii="Arial" w:hAnsi="Arial" w:cs="Arial"/>
        </w:rPr>
        <w:t>Bilag</w:t>
      </w:r>
      <w:bookmarkEnd w:id="8"/>
    </w:p>
    <w:sectPr w:rsidR="00A563C8" w:rsidRPr="006766FA" w:rsidSect="006766FA">
      <w:footerReference w:type="default" r:id="rId9"/>
      <w:pgSz w:w="11906" w:h="16838"/>
      <w:pgMar w:top="1985"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790FF" w14:textId="77777777" w:rsidR="00575CF2" w:rsidRDefault="00575CF2" w:rsidP="006766FA">
      <w:pPr>
        <w:spacing w:after="0" w:line="240" w:lineRule="auto"/>
      </w:pPr>
      <w:r>
        <w:separator/>
      </w:r>
    </w:p>
  </w:endnote>
  <w:endnote w:type="continuationSeparator" w:id="0">
    <w:p w14:paraId="15D3C1F5" w14:textId="77777777" w:rsidR="00575CF2" w:rsidRDefault="00575CF2" w:rsidP="00676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150764"/>
      <w:docPartObj>
        <w:docPartGallery w:val="Page Numbers (Bottom of Page)"/>
        <w:docPartUnique/>
      </w:docPartObj>
    </w:sdtPr>
    <w:sdtEndPr/>
    <w:sdtContent>
      <w:p w14:paraId="3387D8B8" w14:textId="61D6758B" w:rsidR="006766FA" w:rsidRDefault="006766FA">
        <w:pPr>
          <w:pStyle w:val="Sidefod"/>
          <w:jc w:val="center"/>
        </w:pPr>
        <w:r>
          <w:fldChar w:fldCharType="begin"/>
        </w:r>
        <w:r>
          <w:instrText>PAGE   \* MERGEFORMAT</w:instrText>
        </w:r>
        <w:r>
          <w:fldChar w:fldCharType="separate"/>
        </w:r>
        <w:r>
          <w:t>2</w:t>
        </w:r>
        <w:r>
          <w:fldChar w:fldCharType="end"/>
        </w:r>
      </w:p>
    </w:sdtContent>
  </w:sdt>
  <w:p w14:paraId="2AC48B2B" w14:textId="77777777" w:rsidR="006766FA" w:rsidRDefault="006766F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8BC2D" w14:textId="77777777" w:rsidR="00575CF2" w:rsidRDefault="00575CF2" w:rsidP="006766FA">
      <w:pPr>
        <w:spacing w:after="0" w:line="240" w:lineRule="auto"/>
      </w:pPr>
      <w:r>
        <w:separator/>
      </w:r>
    </w:p>
  </w:footnote>
  <w:footnote w:type="continuationSeparator" w:id="0">
    <w:p w14:paraId="78D88BA8" w14:textId="77777777" w:rsidR="00575CF2" w:rsidRDefault="00575CF2" w:rsidP="00676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4181A"/>
    <w:multiLevelType w:val="multilevel"/>
    <w:tmpl w:val="A6324114"/>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1E55C2"/>
    <w:multiLevelType w:val="multilevel"/>
    <w:tmpl w:val="6B2AA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751C86"/>
    <w:multiLevelType w:val="hybridMultilevel"/>
    <w:tmpl w:val="EB2476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63F"/>
    <w:rsid w:val="00056719"/>
    <w:rsid w:val="0006763F"/>
    <w:rsid w:val="000754E3"/>
    <w:rsid w:val="000A2F56"/>
    <w:rsid w:val="000A36FE"/>
    <w:rsid w:val="00103E0C"/>
    <w:rsid w:val="00114C5E"/>
    <w:rsid w:val="001900B2"/>
    <w:rsid w:val="001E2EE7"/>
    <w:rsid w:val="0028627D"/>
    <w:rsid w:val="00311E02"/>
    <w:rsid w:val="00325BD2"/>
    <w:rsid w:val="0046185A"/>
    <w:rsid w:val="004A3B6D"/>
    <w:rsid w:val="004F3F15"/>
    <w:rsid w:val="00575CF2"/>
    <w:rsid w:val="00580D54"/>
    <w:rsid w:val="005A6697"/>
    <w:rsid w:val="005D5BD4"/>
    <w:rsid w:val="00620B9E"/>
    <w:rsid w:val="006766FA"/>
    <w:rsid w:val="006D68A1"/>
    <w:rsid w:val="006E6933"/>
    <w:rsid w:val="007879D7"/>
    <w:rsid w:val="00803CAD"/>
    <w:rsid w:val="00853158"/>
    <w:rsid w:val="00861B28"/>
    <w:rsid w:val="008C4D6D"/>
    <w:rsid w:val="008E164C"/>
    <w:rsid w:val="0090775A"/>
    <w:rsid w:val="00976F4B"/>
    <w:rsid w:val="009E23D2"/>
    <w:rsid w:val="009F672E"/>
    <w:rsid w:val="00A563C8"/>
    <w:rsid w:val="00A861C2"/>
    <w:rsid w:val="00AA4D81"/>
    <w:rsid w:val="00AB379A"/>
    <w:rsid w:val="00B12504"/>
    <w:rsid w:val="00B22674"/>
    <w:rsid w:val="00B53591"/>
    <w:rsid w:val="00B72FF2"/>
    <w:rsid w:val="00B873D9"/>
    <w:rsid w:val="00B908BD"/>
    <w:rsid w:val="00C2042E"/>
    <w:rsid w:val="00C60445"/>
    <w:rsid w:val="00C9034E"/>
    <w:rsid w:val="00CC12C5"/>
    <w:rsid w:val="00CF7E23"/>
    <w:rsid w:val="00D16105"/>
    <w:rsid w:val="00D16CE2"/>
    <w:rsid w:val="00D943DF"/>
    <w:rsid w:val="00D94D12"/>
    <w:rsid w:val="00DA21B8"/>
    <w:rsid w:val="00DD77B0"/>
    <w:rsid w:val="00E56B41"/>
    <w:rsid w:val="00F7589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84F07"/>
  <w15:chartTrackingRefBased/>
  <w15:docId w15:val="{CFCFC289-5585-4245-8088-F2B78C5B4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6FA"/>
    <w:rPr>
      <w:rFonts w:ascii="Arial" w:hAnsi="Arial"/>
    </w:rPr>
  </w:style>
  <w:style w:type="paragraph" w:styleId="Overskrift1">
    <w:name w:val="heading 1"/>
    <w:basedOn w:val="Normal"/>
    <w:next w:val="Normal"/>
    <w:link w:val="Overskrift1Tegn"/>
    <w:uiPriority w:val="9"/>
    <w:qFormat/>
    <w:rsid w:val="00AA4D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CF7E23"/>
    <w:pPr>
      <w:keepNext/>
      <w:keepLines/>
      <w:spacing w:before="40" w:after="0"/>
      <w:outlineLvl w:val="1"/>
    </w:pPr>
    <w:rPr>
      <w:rFonts w:eastAsiaTheme="majorEastAsia"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53158"/>
    <w:pPr>
      <w:keepNext/>
      <w:keepLines/>
      <w:spacing w:before="40" w:after="0"/>
      <w:outlineLvl w:val="2"/>
    </w:pPr>
    <w:rPr>
      <w:rFonts w:eastAsiaTheme="majorEastAsia"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861B28"/>
    <w:pPr>
      <w:keepNext/>
      <w:keepLines/>
      <w:spacing w:before="40" w:after="0"/>
      <w:outlineLvl w:val="3"/>
    </w:pPr>
    <w:rPr>
      <w:rFonts w:eastAsiaTheme="majorEastAsia"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A4D81"/>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AA4D81"/>
    <w:pPr>
      <w:outlineLvl w:val="9"/>
    </w:pPr>
    <w:rPr>
      <w:lang w:eastAsia="da-DK"/>
    </w:rPr>
  </w:style>
  <w:style w:type="character" w:customStyle="1" w:styleId="Overskrift2Tegn">
    <w:name w:val="Overskrift 2 Tegn"/>
    <w:basedOn w:val="Standardskrifttypeiafsnit"/>
    <w:link w:val="Overskrift2"/>
    <w:uiPriority w:val="9"/>
    <w:rsid w:val="00CF7E23"/>
    <w:rPr>
      <w:rFonts w:ascii="Arial" w:eastAsiaTheme="majorEastAsia" w:hAnsi="Arial" w:cstheme="majorBidi"/>
      <w:color w:val="2F5496" w:themeColor="accent1" w:themeShade="BF"/>
      <w:sz w:val="26"/>
      <w:szCs w:val="26"/>
    </w:rPr>
  </w:style>
  <w:style w:type="paragraph" w:styleId="Ingenafstand">
    <w:name w:val="No Spacing"/>
    <w:uiPriority w:val="1"/>
    <w:qFormat/>
    <w:rsid w:val="00A563C8"/>
    <w:pPr>
      <w:spacing w:after="0" w:line="240" w:lineRule="auto"/>
    </w:pPr>
  </w:style>
  <w:style w:type="paragraph" w:styleId="Indholdsfortegnelse1">
    <w:name w:val="toc 1"/>
    <w:basedOn w:val="Normal"/>
    <w:next w:val="Normal"/>
    <w:autoRedefine/>
    <w:uiPriority w:val="39"/>
    <w:unhideWhenUsed/>
    <w:rsid w:val="00A563C8"/>
    <w:pPr>
      <w:spacing w:after="100"/>
    </w:pPr>
  </w:style>
  <w:style w:type="paragraph" w:styleId="Indholdsfortegnelse2">
    <w:name w:val="toc 2"/>
    <w:basedOn w:val="Normal"/>
    <w:next w:val="Normal"/>
    <w:autoRedefine/>
    <w:uiPriority w:val="39"/>
    <w:unhideWhenUsed/>
    <w:rsid w:val="00A563C8"/>
    <w:pPr>
      <w:spacing w:after="100"/>
      <w:ind w:left="220"/>
    </w:pPr>
  </w:style>
  <w:style w:type="character" w:styleId="Hyperlink">
    <w:name w:val="Hyperlink"/>
    <w:basedOn w:val="Standardskrifttypeiafsnit"/>
    <w:uiPriority w:val="99"/>
    <w:unhideWhenUsed/>
    <w:rsid w:val="00A563C8"/>
    <w:rPr>
      <w:color w:val="0563C1" w:themeColor="hyperlink"/>
      <w:u w:val="single"/>
    </w:rPr>
  </w:style>
  <w:style w:type="paragraph" w:styleId="Listeafsnit">
    <w:name w:val="List Paragraph"/>
    <w:basedOn w:val="Normal"/>
    <w:uiPriority w:val="34"/>
    <w:qFormat/>
    <w:rsid w:val="00A563C8"/>
    <w:pPr>
      <w:ind w:left="720"/>
      <w:contextualSpacing/>
    </w:pPr>
  </w:style>
  <w:style w:type="paragraph" w:styleId="Sidehoved">
    <w:name w:val="header"/>
    <w:basedOn w:val="Normal"/>
    <w:link w:val="SidehovedTegn"/>
    <w:uiPriority w:val="99"/>
    <w:unhideWhenUsed/>
    <w:rsid w:val="006766F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6766FA"/>
    <w:rPr>
      <w:rFonts w:ascii="Arial" w:hAnsi="Arial"/>
    </w:rPr>
  </w:style>
  <w:style w:type="paragraph" w:styleId="Sidefod">
    <w:name w:val="footer"/>
    <w:basedOn w:val="Normal"/>
    <w:link w:val="SidefodTegn"/>
    <w:uiPriority w:val="99"/>
    <w:unhideWhenUsed/>
    <w:rsid w:val="006766F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766FA"/>
    <w:rPr>
      <w:rFonts w:ascii="Arial" w:hAnsi="Arial"/>
    </w:rPr>
  </w:style>
  <w:style w:type="character" w:customStyle="1" w:styleId="Overskrift3Tegn">
    <w:name w:val="Overskrift 3 Tegn"/>
    <w:basedOn w:val="Standardskrifttypeiafsnit"/>
    <w:link w:val="Overskrift3"/>
    <w:uiPriority w:val="9"/>
    <w:rsid w:val="00853158"/>
    <w:rPr>
      <w:rFonts w:ascii="Arial" w:eastAsiaTheme="majorEastAsia" w:hAnsi="Arial" w:cstheme="majorBidi"/>
      <w:color w:val="1F3763" w:themeColor="accent1" w:themeShade="7F"/>
      <w:sz w:val="24"/>
      <w:szCs w:val="24"/>
    </w:rPr>
  </w:style>
  <w:style w:type="character" w:customStyle="1" w:styleId="Overskrift4Tegn">
    <w:name w:val="Overskrift 4 Tegn"/>
    <w:basedOn w:val="Standardskrifttypeiafsnit"/>
    <w:link w:val="Overskrift4"/>
    <w:uiPriority w:val="9"/>
    <w:rsid w:val="00861B28"/>
    <w:rPr>
      <w:rFonts w:ascii="Arial" w:eastAsiaTheme="majorEastAsia" w:hAnsi="Arial" w:cstheme="majorBidi"/>
      <w:i/>
      <w:iCs/>
      <w:color w:val="2F5496" w:themeColor="accent1" w:themeShade="BF"/>
    </w:rPr>
  </w:style>
  <w:style w:type="character" w:styleId="Strk">
    <w:name w:val="Strong"/>
    <w:basedOn w:val="Standardskrifttypeiafsnit"/>
    <w:uiPriority w:val="22"/>
    <w:qFormat/>
    <w:rsid w:val="000754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088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B598C-5671-4984-BA01-38B051687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8</Pages>
  <Words>1228</Words>
  <Characters>6524</Characters>
  <Application>Microsoft Office Word</Application>
  <DocSecurity>0</DocSecurity>
  <Lines>250</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olaj Sørensen</dc:creator>
  <cp:keywords/>
  <dc:description/>
  <cp:lastModifiedBy>Nickolaj Sørensen</cp:lastModifiedBy>
  <cp:revision>12</cp:revision>
  <dcterms:created xsi:type="dcterms:W3CDTF">2021-11-14T15:38:00Z</dcterms:created>
  <dcterms:modified xsi:type="dcterms:W3CDTF">2021-12-0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27GyXlP"/&gt;&lt;style id="http://www.zotero.org/styles/harvard-coventry-university" hasBibliography="1" bibliographyStyleHasBeenSet="0"/&gt;&lt;prefs&gt;&lt;pref name="fieldType" value="Field"/&gt;&lt;/prefs&gt;&lt;/data&gt;</vt:lpwstr>
  </property>
</Properties>
</file>